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01B631" w14:textId="2A48B2C6" w:rsidR="005D29A1" w:rsidRDefault="005D29A1" w:rsidP="00A15EC0">
      <w:pPr>
        <w:jc w:val="center"/>
        <w:rPr>
          <w:rFonts w:ascii="Times New Roman" w:hAnsi="Times New Roman" w:cs="Times New Roman"/>
          <w:b/>
          <w:bCs/>
          <w:sz w:val="24"/>
          <w:szCs w:val="24"/>
        </w:rPr>
      </w:pPr>
      <w:r w:rsidRPr="005D29A1">
        <w:rPr>
          <w:rFonts w:ascii="Times New Roman" w:hAnsi="Times New Roman" w:cs="Times New Roman"/>
          <w:b/>
          <w:bCs/>
          <w:i/>
          <w:iCs/>
          <w:sz w:val="24"/>
          <w:szCs w:val="24"/>
          <w:u w:val="single"/>
        </w:rPr>
        <w:t>Original Research Article</w:t>
      </w:r>
    </w:p>
    <w:p w14:paraId="7993EAA7" w14:textId="2B5B636A" w:rsidR="000F0566" w:rsidRDefault="00787568" w:rsidP="00A15EC0">
      <w:pPr>
        <w:jc w:val="center"/>
        <w:rPr>
          <w:rFonts w:ascii="Times New Roman" w:hAnsi="Times New Roman" w:cs="Times New Roman"/>
          <w:b/>
          <w:bCs/>
          <w:sz w:val="24"/>
          <w:szCs w:val="24"/>
        </w:rPr>
      </w:pPr>
      <w:r w:rsidRPr="00787568">
        <w:rPr>
          <w:rFonts w:ascii="Times New Roman" w:hAnsi="Times New Roman" w:cs="Times New Roman"/>
          <w:b/>
          <w:bCs/>
          <w:sz w:val="24"/>
          <w:szCs w:val="24"/>
        </w:rPr>
        <w:t>Advances and Future Perspectives of Zeolite Materials: Bridging Structure–Function Relationships for Environmental and Industrial Applications</w:t>
      </w:r>
    </w:p>
    <w:p w14:paraId="6BA9C2CA" w14:textId="77777777" w:rsidR="005D29A1" w:rsidRDefault="005D29A1" w:rsidP="00A15EC0">
      <w:pPr>
        <w:jc w:val="center"/>
        <w:rPr>
          <w:rFonts w:ascii="Times New Roman" w:hAnsi="Times New Roman" w:cs="Times New Roman"/>
          <w:b/>
          <w:bCs/>
          <w:sz w:val="24"/>
          <w:szCs w:val="24"/>
        </w:rPr>
      </w:pPr>
    </w:p>
    <w:p w14:paraId="06BC5404" w14:textId="50A1FEC7" w:rsidR="00787568" w:rsidRDefault="00787568" w:rsidP="00B27CA6">
      <w:pPr>
        <w:jc w:val="center"/>
        <w:rPr>
          <w:rFonts w:ascii="Times New Roman" w:hAnsi="Times New Roman" w:cs="Times New Roman"/>
          <w:sz w:val="24"/>
          <w:szCs w:val="24"/>
        </w:rPr>
      </w:pPr>
      <w:r>
        <w:rPr>
          <w:rFonts w:ascii="Times New Roman" w:hAnsi="Times New Roman" w:cs="Times New Roman"/>
          <w:sz w:val="24"/>
          <w:szCs w:val="24"/>
        </w:rPr>
        <w:t>ABSTRACT</w:t>
      </w:r>
    </w:p>
    <w:p w14:paraId="71B7EC96" w14:textId="58D846E1" w:rsidR="00B27CA6" w:rsidRDefault="00B27CA6" w:rsidP="00B27CA6">
      <w:pPr>
        <w:jc w:val="both"/>
        <w:rPr>
          <w:rFonts w:ascii="Times New Roman" w:hAnsi="Times New Roman" w:cs="Times New Roman"/>
          <w:sz w:val="24"/>
          <w:szCs w:val="24"/>
        </w:rPr>
      </w:pPr>
      <w:r w:rsidRPr="00B27CA6">
        <w:rPr>
          <w:rFonts w:ascii="Times New Roman" w:hAnsi="Times New Roman" w:cs="Times New Roman"/>
          <w:sz w:val="24"/>
          <w:szCs w:val="24"/>
        </w:rPr>
        <w:t>Zeolites, owing to their unique microporous structures, high thermal stability, and remarkable ion-exchange capabilities, have long served as versatile materials across environmental, catalytic, and industrial sectors. However, the current research landscape remains fragmented, often isolating structure–function relationships within narrow application domains. This review offers a critical and integrative synthesis of recent advances in zeolite science, focusing on how structural engineering strategies—such as hierarchical pore design, surface functionalization, and ion-exchange tuning—enhance application-specific performance. Emphasis is placed on the role of structural modifications in overcoming mass transport limitations, improving adsorption selectivity, and facilitating catalytic activity for sustainable technologies. Applications discussed include heavy metal removal, ammonium recovery, volatile organic compound (VOC) mitigation, and carbon dioxide capture, with additional insights into emerging areas such as solid waste stabilization and resource recovery. By bridging structural features with multifunctional applications, this review not only identifies current gaps in the literature but also maps future directions for the rational design of next-generation zeolitic materials. The findings highlight the pivotal role of engineered zeolites in addressing global challenges in environmental protection, energy transition, and sustainable development</w:t>
      </w:r>
    </w:p>
    <w:p w14:paraId="7C241142" w14:textId="294EF487" w:rsidR="00B27CA6" w:rsidRDefault="00B27CA6" w:rsidP="00B27CA6">
      <w:pPr>
        <w:jc w:val="both"/>
        <w:rPr>
          <w:rFonts w:ascii="Times New Roman" w:hAnsi="Times New Roman" w:cs="Times New Roman"/>
          <w:sz w:val="24"/>
          <w:szCs w:val="24"/>
        </w:rPr>
      </w:pPr>
      <w:r>
        <w:rPr>
          <w:rFonts w:ascii="Times New Roman" w:hAnsi="Times New Roman" w:cs="Times New Roman"/>
          <w:sz w:val="24"/>
          <w:szCs w:val="24"/>
        </w:rPr>
        <w:t xml:space="preserve">Keyword: </w:t>
      </w:r>
      <w:r w:rsidR="004B2DC1" w:rsidRPr="004B2DC1">
        <w:rPr>
          <w:rFonts w:ascii="Times New Roman" w:hAnsi="Times New Roman" w:cs="Times New Roman"/>
          <w:sz w:val="24"/>
          <w:szCs w:val="24"/>
        </w:rPr>
        <w:t>Zeolite, Structure–Function Relationship, Hierarchical Pore Engineering, Environmental Applications, Catalysis</w:t>
      </w:r>
    </w:p>
    <w:p w14:paraId="7869D4B5" w14:textId="3C6D8F89" w:rsidR="00787568" w:rsidRDefault="00787568" w:rsidP="00A15EC0">
      <w:pPr>
        <w:pStyle w:val="ListParagraph"/>
        <w:numPr>
          <w:ilvl w:val="0"/>
          <w:numId w:val="1"/>
        </w:numPr>
        <w:ind w:left="360"/>
        <w:jc w:val="both"/>
        <w:rPr>
          <w:rFonts w:ascii="Times New Roman" w:hAnsi="Times New Roman" w:cs="Times New Roman"/>
          <w:sz w:val="24"/>
          <w:szCs w:val="24"/>
        </w:rPr>
      </w:pPr>
      <w:r>
        <w:rPr>
          <w:rFonts w:ascii="Times New Roman" w:hAnsi="Times New Roman" w:cs="Times New Roman"/>
          <w:sz w:val="24"/>
          <w:szCs w:val="24"/>
        </w:rPr>
        <w:t>INTODUCTION</w:t>
      </w:r>
    </w:p>
    <w:p w14:paraId="2CFF2DFD" w14:textId="19F99E92" w:rsidR="006402ED" w:rsidRDefault="00787568" w:rsidP="006402ED">
      <w:pPr>
        <w:pStyle w:val="ListParagraph"/>
        <w:ind w:left="0" w:firstLine="360"/>
        <w:jc w:val="both"/>
        <w:rPr>
          <w:rFonts w:ascii="Times New Roman" w:hAnsi="Times New Roman" w:cs="Times New Roman"/>
          <w:sz w:val="24"/>
          <w:szCs w:val="24"/>
        </w:rPr>
      </w:pPr>
      <w:r w:rsidRPr="00787568">
        <w:rPr>
          <w:rFonts w:ascii="Times New Roman" w:hAnsi="Times New Roman" w:cs="Times New Roman"/>
          <w:sz w:val="24"/>
          <w:szCs w:val="24"/>
        </w:rPr>
        <w:t>Zeolites are a unique class of crystalline aluminosilicates characterized by their well-defined microporous structures, high thermal stability, and remarkable ion-exchange and adsorption capacities</w:t>
      </w:r>
      <w:r w:rsidR="002F6593">
        <w:rPr>
          <w:rFonts w:ascii="Times New Roman" w:hAnsi="Times New Roman" w:cs="Times New Roman"/>
          <w:sz w:val="24"/>
          <w:szCs w:val="24"/>
        </w:rPr>
        <w:t xml:space="preserve"> </w:t>
      </w:r>
      <w:r w:rsidR="002F6593">
        <w:rPr>
          <w:rFonts w:ascii="Times New Roman" w:hAnsi="Times New Roman" w:cs="Times New Roman"/>
          <w:sz w:val="24"/>
          <w:szCs w:val="24"/>
        </w:rPr>
        <w:fldChar w:fldCharType="begin"/>
      </w:r>
      <w:r w:rsidR="002F6593">
        <w:rPr>
          <w:rFonts w:ascii="Times New Roman" w:hAnsi="Times New Roman" w:cs="Times New Roman"/>
          <w:sz w:val="24"/>
          <w:szCs w:val="24"/>
        </w:rPr>
        <w:instrText xml:space="preserve"> ADDIN ZOTERO_ITEM CSL_CITATION {"citationID":"ku5CZXVA","properties":{"formattedCitation":"(Kordala &amp; Wyszkowski, 2024)","plainCitation":"(Kordala &amp; Wyszkowski, 2024)","noteIndex":0},"citationItems":[{"id":560,"uris":["http://zotero.org/users/local/JOPSRQaa/items/SQWGNX4S"],"itemData":{"id":560,"type":"article-journal","container-title":"Molecules","DOI":"10.3390/molecules29051069","language":"en","title":"Zeolite Properties, Methods of Synthesis, and Selected Applications","URL":"https://doi.org/10.3390/molecules29051069","volume":"29","author":[{"family":"Kordala","given":"N."},{"family":"Wyszkowski","given":"M."}],"issued":{"date-parts":[["2024"]]}}}],"schema":"https://github.com/citation-style-language/schema/raw/master/csl-citation.json"} </w:instrText>
      </w:r>
      <w:r w:rsidR="002F6593">
        <w:rPr>
          <w:rFonts w:ascii="Times New Roman" w:hAnsi="Times New Roman" w:cs="Times New Roman"/>
          <w:sz w:val="24"/>
          <w:szCs w:val="24"/>
        </w:rPr>
        <w:fldChar w:fldCharType="separate"/>
      </w:r>
      <w:r w:rsidR="002F6593" w:rsidRPr="002F6593">
        <w:rPr>
          <w:rFonts w:ascii="Times New Roman" w:hAnsi="Times New Roman" w:cs="Times New Roman"/>
          <w:sz w:val="24"/>
        </w:rPr>
        <w:t>(Kordala &amp; Wyszkowski, 2024)</w:t>
      </w:r>
      <w:r w:rsidR="002F6593">
        <w:rPr>
          <w:rFonts w:ascii="Times New Roman" w:hAnsi="Times New Roman" w:cs="Times New Roman"/>
          <w:sz w:val="24"/>
          <w:szCs w:val="24"/>
        </w:rPr>
        <w:fldChar w:fldCharType="end"/>
      </w:r>
      <w:r w:rsidRPr="00787568">
        <w:rPr>
          <w:rFonts w:ascii="Times New Roman" w:hAnsi="Times New Roman" w:cs="Times New Roman"/>
          <w:sz w:val="24"/>
          <w:szCs w:val="24"/>
        </w:rPr>
        <w:t>. Naturally occurring and synthetic zeolites have attracted substantial scientific and industrial interest due to their versatile functionalities across a wide range of applications, including environmental remediation, catalysis, energy storage, and water purification. The intrinsic properties of zeolites—such as their large surface areas, tunable pore sizes, framework flexibility, and chemical robustness—render them highly suitable for addressing pressing global challenges related to sustainable development and green technologies</w:t>
      </w:r>
      <w:r w:rsidR="00CF0984">
        <w:rPr>
          <w:rFonts w:ascii="Times New Roman" w:hAnsi="Times New Roman" w:cs="Times New Roman"/>
          <w:sz w:val="24"/>
          <w:szCs w:val="24"/>
        </w:rPr>
        <w:t xml:space="preserve"> </w:t>
      </w:r>
      <w:r w:rsidR="00AE1FE0">
        <w:rPr>
          <w:rFonts w:ascii="Times New Roman" w:hAnsi="Times New Roman" w:cs="Times New Roman"/>
          <w:sz w:val="24"/>
          <w:szCs w:val="24"/>
        </w:rPr>
        <w:t xml:space="preserve"> </w:t>
      </w:r>
      <w:r w:rsidR="00D9340E">
        <w:rPr>
          <w:rFonts w:ascii="Times New Roman" w:hAnsi="Times New Roman" w:cs="Times New Roman"/>
          <w:sz w:val="24"/>
          <w:szCs w:val="24"/>
        </w:rPr>
        <w:fldChar w:fldCharType="begin"/>
      </w:r>
      <w:r w:rsidR="00575BE3">
        <w:rPr>
          <w:rFonts w:ascii="Times New Roman" w:hAnsi="Times New Roman" w:cs="Times New Roman"/>
          <w:sz w:val="24"/>
          <w:szCs w:val="24"/>
        </w:rPr>
        <w:instrText xml:space="preserve"> ADDIN ZOTERO_ITEM CSL_CITATION {"citationID":"vv4IrKSE","properties":{"formattedCitation":"(Y. Li &amp; Yu, 2021a; Ristanovi\\uc0\\u263{} et al., 2013; Wu et al., 2019)","plainCitation":"(Y. Li &amp; Yu, 2021a; Ristanović et al., 2013; Wu et al., 2019)","noteIndex":0},"citationItems":[{"id":551,"uris":["http://zotero.org/users/local/JOPSRQaa/items/XMV4SFBP"],"itemData":{"id":551,"type":"article-journal","container-title":"Nature Reviews Materials","DOI":"10.1038/S41578-021-00347-3","issue":"12","language":"en","page":"1156–1174","title":"Emerging applications of zeolites in catalysis, separation and host–guest assembly","volume":"6","author":[{"family":"Li","given":"Y."},{"family":"Yu","given":"J."}],"issued":{"date-parts":[["2021"]]}}},{"id":553,"uris":["http://zotero.org/users/local/JOPSRQaa/items/LM2HKD36"],"itemData":{"id":553,"type":"article-journal","container-title":"Angewandte Chemie","DOI":"10.1002/ANIE.201306370","issue":"50","language":"en","page":"13382–13386","title":"Intergrowth structure and aluminium zoning of a zeolite ZSM-5 crystal as resolved by synchrotron-based micro-X-ray diffraction imaging","volume":"52","author":[{"family":"Ristanović","given":"Z."},{"family":"Hofmann","given":"J.P."},{"family":"Deka","given":"U."},{"family":"Schülli","given":"T.U."},{"family":"Rohnke","given":"M."},{"family":"Beale","given":"A.M."},{"family":"Weckhuysen","given":"B.M."}],"issued":{"date-parts":[["2013"]]}}},{"id":554,"uris":["http://zotero.org/users/local/JOPSRQaa/items/KSE5PR27"],"itemData":{"id":554,"type":"article-journal","container-title":"Industrial &amp; Engineering Chemistry Research","DOI":"10.1021/ACS.IECR.9B02054","issue":"27","language":"en","page":"11653–11658","title":"110th Anniversary: Sustainable Synthesis of Zeolites: From Fundamental Research to Industrial Production","volume":"58","author":[{"family":"Wu","given":"Q."},{"family":"Ma","given":"Y."},{"family":"Wang","given":"S."},{"family":"Meng","given":"X."},{"family":"Xiao","given":"F.-S."}],"issued":{"date-parts":[["2019"]]}}}],"schema":"https://github.com/citation-style-language/schema/raw/master/csl-citation.json"} </w:instrText>
      </w:r>
      <w:r w:rsidR="00D9340E">
        <w:rPr>
          <w:rFonts w:ascii="Times New Roman" w:hAnsi="Times New Roman" w:cs="Times New Roman"/>
          <w:sz w:val="24"/>
          <w:szCs w:val="24"/>
        </w:rPr>
        <w:fldChar w:fldCharType="separate"/>
      </w:r>
      <w:r w:rsidR="00575BE3" w:rsidRPr="00575BE3">
        <w:rPr>
          <w:rFonts w:ascii="Times New Roman" w:hAnsi="Times New Roman" w:cs="Times New Roman"/>
          <w:sz w:val="24"/>
          <w:szCs w:val="24"/>
        </w:rPr>
        <w:t>(Y. Li &amp; Yu, 2021a; Ristanović et al., 2013; Wu et al., 2019)</w:t>
      </w:r>
      <w:r w:rsidR="00D9340E">
        <w:rPr>
          <w:rFonts w:ascii="Times New Roman" w:hAnsi="Times New Roman" w:cs="Times New Roman"/>
          <w:sz w:val="24"/>
          <w:szCs w:val="24"/>
        </w:rPr>
        <w:fldChar w:fldCharType="end"/>
      </w:r>
      <w:r w:rsidRPr="00787568">
        <w:rPr>
          <w:rFonts w:ascii="Times New Roman" w:hAnsi="Times New Roman" w:cs="Times New Roman"/>
          <w:sz w:val="24"/>
          <w:szCs w:val="24"/>
        </w:rPr>
        <w:t>. In recent decades, the strategic utilization of zeolitic materials has expanded beyond traditional uses, finding novel roles in emerging fields such as carbon capture, biomedical applications, and smart catalysis systems</w:t>
      </w:r>
      <w:r w:rsidR="009D5F4D">
        <w:rPr>
          <w:rFonts w:ascii="Times New Roman" w:hAnsi="Times New Roman" w:cs="Times New Roman"/>
          <w:sz w:val="24"/>
          <w:szCs w:val="24"/>
        </w:rPr>
        <w:t xml:space="preserve"> </w:t>
      </w:r>
      <w:r w:rsidR="00A8163C">
        <w:rPr>
          <w:rFonts w:ascii="Times New Roman" w:hAnsi="Times New Roman" w:cs="Times New Roman"/>
          <w:sz w:val="24"/>
          <w:szCs w:val="24"/>
        </w:rPr>
        <w:fldChar w:fldCharType="begin"/>
      </w:r>
      <w:r w:rsidR="00D910E2">
        <w:rPr>
          <w:rFonts w:ascii="Times New Roman" w:hAnsi="Times New Roman" w:cs="Times New Roman"/>
          <w:sz w:val="24"/>
          <w:szCs w:val="24"/>
        </w:rPr>
        <w:instrText xml:space="preserve"> ADDIN ZOTERO_ITEM CSL_CITATION {"citationID":"S2DzbFMv","properties":{"formattedCitation":"(Valencia, 2021; Weckhuysen &amp; Yu, 2015; Xu &amp; Wu, 2022)","plainCitation":"(Valencia, 2021; Weckhuysen &amp; Yu, 2015; Xu &amp; Wu, 2022)","noteIndex":0},"citationItems":[{"id":550,"uris":["http://zotero.org/users/local/JOPSRQaa/items/RUBPGZPM"],"itemData":{"id":550,"type":"article-journal","container-title":"Molecules","DOI":"10.3390/MOLECULES26030730","issue":"3","language":"en","page":"730","title":"Zeolitic Microporous Materials and Their Applications","volume":"26","author":[{"family":"Valencia","given":"S."}],"issued":{"date-parts":[["2021"]]}}},{"id":559,"uris":["http://zotero.org/users/local/JOPSRQaa/items/XRYY2NSJ"],"itemData":{"id":559,"type":"article-journal","container-title":"Chemical Society Reviews","DOI":"10.1039/C5CS90100F","issue":"20","language":"en","page":"7022–7024","title":"Recent advances in zeolite chemistry and catalysis","volume":"44","author":[{"family":"Weckhuysen","given":"B.M."},{"family":"Yu","given":"J."}],"issued":{"date-parts":[["2015"]]}}},{"id":556,"uris":["http://zotero.org/users/local/JOPSRQaa/items/KU9VA72S"],"itemData":{"id":556,"type":"article-journal","container-title":"National Science Review","DOI":"10.1093/nsr/nwac045","issue":"9","language":"en","title":"New progress in zeolite synthesis and catalysis","URL":"https://doi.org/10.1093/nsr/nwac045","volume":"9","author":[{"family":"Xu","given":"H."},{"family":"Wu","given":"P."}],"issued":{"date-parts":[["2022"]]}}}],"schema":"https://github.com/citation-style-language/schema/raw/master/csl-citation.json"} </w:instrText>
      </w:r>
      <w:r w:rsidR="00A8163C">
        <w:rPr>
          <w:rFonts w:ascii="Times New Roman" w:hAnsi="Times New Roman" w:cs="Times New Roman"/>
          <w:sz w:val="24"/>
          <w:szCs w:val="24"/>
        </w:rPr>
        <w:fldChar w:fldCharType="separate"/>
      </w:r>
      <w:r w:rsidR="00D910E2" w:rsidRPr="00D910E2">
        <w:rPr>
          <w:rFonts w:ascii="Times New Roman" w:hAnsi="Times New Roman" w:cs="Times New Roman"/>
          <w:sz w:val="24"/>
        </w:rPr>
        <w:t>(Valencia, 2021; Weckhuysen &amp; Yu, 2015; Xu &amp; Wu, 2022)</w:t>
      </w:r>
      <w:r w:rsidR="00A8163C">
        <w:rPr>
          <w:rFonts w:ascii="Times New Roman" w:hAnsi="Times New Roman" w:cs="Times New Roman"/>
          <w:sz w:val="24"/>
          <w:szCs w:val="24"/>
        </w:rPr>
        <w:fldChar w:fldCharType="end"/>
      </w:r>
      <w:r w:rsidRPr="00787568">
        <w:rPr>
          <w:rFonts w:ascii="Times New Roman" w:hAnsi="Times New Roman" w:cs="Times New Roman"/>
          <w:sz w:val="24"/>
          <w:szCs w:val="24"/>
        </w:rPr>
        <w:t>. This evolving landscape underlines the critical importance of zeolites as multifunctional materials that can bridge gaps between material science innovations and practical environmental and industrial solutions</w:t>
      </w:r>
      <w:r w:rsidR="00D910E2">
        <w:rPr>
          <w:rFonts w:ascii="Times New Roman" w:hAnsi="Times New Roman" w:cs="Times New Roman"/>
          <w:sz w:val="24"/>
          <w:szCs w:val="24"/>
        </w:rPr>
        <w:t xml:space="preserve"> </w:t>
      </w:r>
      <w:r w:rsidR="001904A8">
        <w:rPr>
          <w:rFonts w:ascii="Times New Roman" w:hAnsi="Times New Roman" w:cs="Times New Roman"/>
          <w:sz w:val="24"/>
          <w:szCs w:val="24"/>
        </w:rPr>
        <w:fldChar w:fldCharType="begin"/>
      </w:r>
      <w:r w:rsidR="00095B41">
        <w:rPr>
          <w:rFonts w:ascii="Times New Roman" w:hAnsi="Times New Roman" w:cs="Times New Roman"/>
          <w:sz w:val="24"/>
          <w:szCs w:val="24"/>
        </w:rPr>
        <w:instrText xml:space="preserve"> ADDIN ZOTERO_ITEM CSL_CITATION {"citationID":"ogIs8mMb","properties":{"formattedCitation":"(Bacakova et al., 2018; L\\uc0\\u252{} et al., 2024; Yu &amp; Zhao, 2022a)","plainCitation":"(Bacakova et al., 2018; Lü et al., 2024; Yu &amp; Zhao, 2022a)","noteIndex":0},"citationItems":[{"id":557,"uris":["http://zotero.org/users/local/JOPSRQaa/items/RTIUJLUG"],"itemData":{"id":557,"type":"article-journal","container-title":"Biomaterials Science","DOI":"10.1039/C8BM00028J","issue":"5","language":"en","page":"974–989","title":"Applications of zeolites in biotechnology and medicine – a review","volume":"6","author":[{"family":"Bacakova","given":"L."},{"family":"Vandrovcová","given":"M."},{"family":"Kopova","given":"I."},{"family":"Jirka","given":"I."}],"issued":{"date-parts":[["2018"]]}}},{"id":561,"uris":["http://zotero.org/users/local/JOPSRQaa/items/KEG4U9QX"],"itemData":{"id":561,"type":"article-journal","container-title":"Visual Education","DOI":"10.1038/s41586-024-08206-1","issue":"8042","language":"en","page":"368–373","title":"A stable zeolite with atomically ordered and interconnected mesopore channel","volume":"636","author":[{"family":"Lü","given":"P."},{"family":"Xu","given":"J."},{"family":"Sun","given":"Y."},{"family":"Guillet‐Nicolas","given":"R."},{"family":"Willhammar","given":"T."},{"family":"Fahda","given":"M."},{"family":"Dib","given":"E."},{"family":"Wang","given":"B."},{"family":"Qin","given":"Z."},{"family":"Xu","given":"H."},{"family":"Cho","given":"J."},{"family":"Liu","given":"Z."},{"family":"Yu","given":"H."},{"family":"Yang","given":"X."},{"family":"Lang","given":"Q."},{"family":"Mintova","given":"S."},{"family":"Zou","given":"X."},{"family":"Valtchev","given":"V."}],"issued":{"date-parts":[["2024"]]}}},{"id":558,"uris":["http://zotero.org/users/local/JOPSRQaa/items/UMWKD78G"],"itemData":{"id":558,"type":"article-journal","container-title":"National Science Review","DOI":"10.1093/nsr/nwac157","issue":"9","language":"en","title":"Preface to special topic on new era of zeolite science","URL":"https://doi.org/10.1093/nsr/nwac157","volume":"9","author":[{"family":"Yu","given":"J."},{"family":"Zhao","given":"D."}],"issued":{"date-parts":[["2022"]]}}}],"schema":"https://github.com/citation-style-language/schema/raw/master/csl-citation.json"} </w:instrText>
      </w:r>
      <w:r w:rsidR="001904A8">
        <w:rPr>
          <w:rFonts w:ascii="Times New Roman" w:hAnsi="Times New Roman" w:cs="Times New Roman"/>
          <w:sz w:val="24"/>
          <w:szCs w:val="24"/>
        </w:rPr>
        <w:fldChar w:fldCharType="separate"/>
      </w:r>
      <w:r w:rsidR="00095B41" w:rsidRPr="00095B41">
        <w:rPr>
          <w:rFonts w:ascii="Times New Roman" w:hAnsi="Times New Roman" w:cs="Times New Roman"/>
          <w:sz w:val="24"/>
          <w:szCs w:val="24"/>
        </w:rPr>
        <w:t>(Bacakova et al., 2018; Lü et al., 2024; Yu &amp; Zhao, 2022a)</w:t>
      </w:r>
      <w:r w:rsidR="001904A8">
        <w:rPr>
          <w:rFonts w:ascii="Times New Roman" w:hAnsi="Times New Roman" w:cs="Times New Roman"/>
          <w:sz w:val="24"/>
          <w:szCs w:val="24"/>
        </w:rPr>
        <w:fldChar w:fldCharType="end"/>
      </w:r>
      <w:r w:rsidRPr="00787568">
        <w:rPr>
          <w:rFonts w:ascii="Times New Roman" w:hAnsi="Times New Roman" w:cs="Times New Roman"/>
          <w:sz w:val="24"/>
          <w:szCs w:val="24"/>
        </w:rPr>
        <w:t>.</w:t>
      </w:r>
    </w:p>
    <w:p w14:paraId="7EE999DC" w14:textId="2C33BCA0" w:rsidR="006402ED" w:rsidRDefault="00787568" w:rsidP="006402ED">
      <w:pPr>
        <w:pStyle w:val="ListParagraph"/>
        <w:ind w:left="0" w:firstLine="360"/>
        <w:jc w:val="both"/>
        <w:rPr>
          <w:rFonts w:ascii="Times New Roman" w:hAnsi="Times New Roman" w:cs="Times New Roman"/>
          <w:sz w:val="24"/>
          <w:szCs w:val="24"/>
        </w:rPr>
      </w:pPr>
      <w:r w:rsidRPr="006402ED">
        <w:rPr>
          <w:rFonts w:ascii="Times New Roman" w:hAnsi="Times New Roman" w:cs="Times New Roman"/>
          <w:sz w:val="24"/>
          <w:szCs w:val="24"/>
        </w:rPr>
        <w:lastRenderedPageBreak/>
        <w:t>Despite the remarkable progress in zeolite research, the current literature remains notably fragmented, with most reviews concentrating narrowly on isolated application domains such as heavy metal adsorption, petrochemical catalysis, or wastewater treatment. While such compartmentalized approaches have yielded important insights into specific functionalities, they fail to present a holistic view of how the fundamental structure–property relationships in zeolites govern their multifunctional performance across diverse sectors</w:t>
      </w:r>
      <w:r w:rsidR="00562193">
        <w:rPr>
          <w:rFonts w:ascii="Times New Roman" w:hAnsi="Times New Roman" w:cs="Times New Roman"/>
          <w:sz w:val="24"/>
          <w:szCs w:val="24"/>
        </w:rPr>
        <w:t xml:space="preserve"> </w:t>
      </w:r>
      <w:r w:rsidR="00562193">
        <w:rPr>
          <w:rFonts w:ascii="Times New Roman" w:hAnsi="Times New Roman" w:cs="Times New Roman"/>
          <w:sz w:val="24"/>
          <w:szCs w:val="24"/>
        </w:rPr>
        <w:fldChar w:fldCharType="begin"/>
      </w:r>
      <w:r w:rsidR="009F4157">
        <w:rPr>
          <w:rFonts w:ascii="Times New Roman" w:hAnsi="Times New Roman" w:cs="Times New Roman"/>
          <w:sz w:val="24"/>
          <w:szCs w:val="24"/>
        </w:rPr>
        <w:instrText xml:space="preserve"> ADDIN ZOTERO_ITEM CSL_CITATION {"citationID":"a20c998lf81","properties":{"formattedCitation":"(Kordala &amp; Wyszkowski, 2024)","plainCitation":"(Kordala &amp; Wyszkowski, 2024)","noteIndex":0},"citationItems":[{"id":560,"uris":["http://zotero.org/users/local/JOPSRQaa/items/SQWGNX4S"],"itemData":{"id":560,"type":"article-journal","container-title":"Molecules","DOI":"10.3390/molecules29051069","language":"en","title":"Zeolite Properties, Methods of Synthesis, and Selected Applications","URL":"https://doi.org/10.3390/molecules29051069","volume":"29","author":[{"family":"Kordala","given":"N."},{"family":"Wyszkowski","given":"M."}],"issued":{"date-parts":[["2024"]]}}}],"schema":"https://github.com/citation-style-language/schema/raw/master/csl-citation.json"} </w:instrText>
      </w:r>
      <w:r w:rsidR="00562193">
        <w:rPr>
          <w:rFonts w:ascii="Times New Roman" w:hAnsi="Times New Roman" w:cs="Times New Roman"/>
          <w:sz w:val="24"/>
          <w:szCs w:val="24"/>
        </w:rPr>
        <w:fldChar w:fldCharType="separate"/>
      </w:r>
      <w:r w:rsidR="009F4157" w:rsidRPr="009F4157">
        <w:rPr>
          <w:rFonts w:ascii="Times New Roman" w:hAnsi="Times New Roman" w:cs="Times New Roman"/>
          <w:sz w:val="24"/>
          <w:szCs w:val="24"/>
        </w:rPr>
        <w:t>(Kordala &amp; Wyszkowski, 2024)</w:t>
      </w:r>
      <w:r w:rsidR="00562193">
        <w:rPr>
          <w:rFonts w:ascii="Times New Roman" w:hAnsi="Times New Roman" w:cs="Times New Roman"/>
          <w:sz w:val="24"/>
          <w:szCs w:val="24"/>
        </w:rPr>
        <w:fldChar w:fldCharType="end"/>
      </w:r>
      <w:r w:rsidRPr="006402ED">
        <w:rPr>
          <w:rFonts w:ascii="Times New Roman" w:hAnsi="Times New Roman" w:cs="Times New Roman"/>
          <w:sz w:val="24"/>
          <w:szCs w:val="24"/>
        </w:rPr>
        <w:t>. Moreover, significant advancements in zeolite engineering—encompassing hierarchical porosity design, ion-exchange optimization, surface functionalization, and hybrid composite development—have yet to be critically synthesized within an integrated framework. The lack of comprehensive analysis connecting these structural innovations to emerging applications, particularly those aligned with sustainability imperatives, leaves a substantial gap in the scientific understanding necessary to propel zeolite-based technologies forward. Addressing this gap is essential not only for maximizing the potential of zeolitic materials but also for strategically guiding future research and industrial deployment</w:t>
      </w:r>
      <w:r w:rsidR="00965C6D">
        <w:rPr>
          <w:rFonts w:ascii="Times New Roman" w:hAnsi="Times New Roman" w:cs="Times New Roman"/>
          <w:sz w:val="24"/>
          <w:szCs w:val="24"/>
        </w:rPr>
        <w:t xml:space="preserve"> </w:t>
      </w:r>
      <w:r w:rsidR="00965C6D">
        <w:rPr>
          <w:rFonts w:ascii="Times New Roman" w:hAnsi="Times New Roman" w:cs="Times New Roman"/>
          <w:sz w:val="24"/>
          <w:szCs w:val="24"/>
        </w:rPr>
        <w:fldChar w:fldCharType="begin"/>
      </w:r>
      <w:r w:rsidR="009F4157">
        <w:rPr>
          <w:rFonts w:ascii="Times New Roman" w:hAnsi="Times New Roman" w:cs="Times New Roman"/>
          <w:sz w:val="24"/>
          <w:szCs w:val="24"/>
        </w:rPr>
        <w:instrText xml:space="preserve"> ADDIN ZOTERO_ITEM CSL_CITATION {"citationID":"a1952mg485n","properties":{"formattedCitation":"(Huang et al., 2024)","plainCitation":"(Huang et al., 2024)","noteIndex":0},"citationItems":[{"id":588,"uris":["http://zotero.org/users/local/JOPSRQaa/items/YTCQ4QWV"],"itemData":{"id":588,"type":"book","language":"en","note":"DOI: 10.1016/j.cclet.2024.109758","publisher":"Chinese Chemical Letters","title":"Recent progress in chiral zeolites: Structure, synthesis, characterization and applications","URL":"https://doi.org/10.1016/j.cclet.2024.109758","author":[{"family":"Huang","given":"T.-Y."},{"family":"Sun","given":"J."},{"family":"Wang","given":"D.-X."},{"family":"Wang","given":"Q.-Q."}],"issued":{"date-parts":[["2024"]]}}}],"schema":"https://github.com/citation-style-language/schema/raw/master/csl-citation.json"} </w:instrText>
      </w:r>
      <w:r w:rsidR="00965C6D">
        <w:rPr>
          <w:rFonts w:ascii="Times New Roman" w:hAnsi="Times New Roman" w:cs="Times New Roman"/>
          <w:sz w:val="24"/>
          <w:szCs w:val="24"/>
        </w:rPr>
        <w:fldChar w:fldCharType="separate"/>
      </w:r>
      <w:r w:rsidR="009F4157" w:rsidRPr="009F4157">
        <w:rPr>
          <w:rFonts w:ascii="Times New Roman" w:hAnsi="Times New Roman" w:cs="Times New Roman"/>
          <w:sz w:val="24"/>
          <w:szCs w:val="24"/>
        </w:rPr>
        <w:t>(Huang et al., 2024)</w:t>
      </w:r>
      <w:r w:rsidR="00965C6D">
        <w:rPr>
          <w:rFonts w:ascii="Times New Roman" w:hAnsi="Times New Roman" w:cs="Times New Roman"/>
          <w:sz w:val="24"/>
          <w:szCs w:val="24"/>
        </w:rPr>
        <w:fldChar w:fldCharType="end"/>
      </w:r>
      <w:r w:rsidRPr="006402ED">
        <w:rPr>
          <w:rFonts w:ascii="Times New Roman" w:hAnsi="Times New Roman" w:cs="Times New Roman"/>
          <w:sz w:val="24"/>
          <w:szCs w:val="24"/>
        </w:rPr>
        <w:t>.</w:t>
      </w:r>
    </w:p>
    <w:p w14:paraId="019850E5" w14:textId="1E0D3C71" w:rsidR="006402ED" w:rsidRDefault="00787568" w:rsidP="006402ED">
      <w:pPr>
        <w:pStyle w:val="ListParagraph"/>
        <w:ind w:left="0" w:firstLine="360"/>
        <w:jc w:val="both"/>
        <w:rPr>
          <w:rFonts w:ascii="Times New Roman" w:hAnsi="Times New Roman" w:cs="Times New Roman"/>
          <w:sz w:val="24"/>
          <w:szCs w:val="24"/>
        </w:rPr>
      </w:pPr>
      <w:r w:rsidRPr="006402ED">
        <w:rPr>
          <w:rFonts w:ascii="Times New Roman" w:hAnsi="Times New Roman" w:cs="Times New Roman"/>
          <w:sz w:val="24"/>
          <w:szCs w:val="24"/>
        </w:rPr>
        <w:t>In contrast to previous reviews that have predominantly emphasized either the traditional roles or isolated applications of zeolites, the present work offers a critical and integrative perspective that bridges structural characteristics with multifunctional applications across environmental, energy, and industrial sectors</w:t>
      </w:r>
      <w:r w:rsidR="00011240">
        <w:rPr>
          <w:rFonts w:ascii="Times New Roman" w:hAnsi="Times New Roman" w:cs="Times New Roman"/>
          <w:sz w:val="24"/>
          <w:szCs w:val="24"/>
        </w:rPr>
        <w:fldChar w:fldCharType="begin"/>
      </w:r>
      <w:r w:rsidR="009F4157">
        <w:rPr>
          <w:rFonts w:ascii="Times New Roman" w:hAnsi="Times New Roman" w:cs="Times New Roman"/>
          <w:sz w:val="24"/>
          <w:szCs w:val="24"/>
        </w:rPr>
        <w:instrText xml:space="preserve"> ADDIN ZOTERO_ITEM CSL_CITATION {"citationID":"a1hi933m0n7","properties":{"formattedCitation":"(Xue &amp; Yang, 2021)","plainCitation":"(Xue &amp; Yang, 2021)","noteIndex":0},"citationItems":[{"id":644,"uris":["http://zotero.org/users/local/JOPSRQaa/items/CJNRNR3J"],"itemData":{"id":644,"type":"article-journal","container-title":"Frontiers in Chemistry","DOI":"10.3389/FCHEM.2021.751581","language":"en","page":"751581","title":"Zeolite-Based Materials for the Catalytic Oxidation of VOCs: A Mini Review","volume":"9","author":[{"family":"Xue","given":"T."},{"family":"Yang","given":"L."}],"issued":{"date-parts":[["2021"]]}}}],"schema":"https://github.com/citation-style-language/schema/raw/master/csl-citation.json"} </w:instrText>
      </w:r>
      <w:r w:rsidR="00011240">
        <w:rPr>
          <w:rFonts w:ascii="Times New Roman" w:hAnsi="Times New Roman" w:cs="Times New Roman"/>
          <w:sz w:val="24"/>
          <w:szCs w:val="24"/>
        </w:rPr>
        <w:fldChar w:fldCharType="separate"/>
      </w:r>
      <w:r w:rsidR="009F4157" w:rsidRPr="009F4157">
        <w:rPr>
          <w:rFonts w:ascii="Times New Roman" w:hAnsi="Times New Roman" w:cs="Times New Roman"/>
          <w:sz w:val="24"/>
          <w:szCs w:val="24"/>
        </w:rPr>
        <w:t>(Xue &amp; Yang, 2021)</w:t>
      </w:r>
      <w:r w:rsidR="00011240">
        <w:rPr>
          <w:rFonts w:ascii="Times New Roman" w:hAnsi="Times New Roman" w:cs="Times New Roman"/>
          <w:sz w:val="24"/>
          <w:szCs w:val="24"/>
        </w:rPr>
        <w:fldChar w:fldCharType="end"/>
      </w:r>
      <w:r w:rsidRPr="006402ED">
        <w:rPr>
          <w:rFonts w:ascii="Times New Roman" w:hAnsi="Times New Roman" w:cs="Times New Roman"/>
          <w:sz w:val="24"/>
          <w:szCs w:val="24"/>
        </w:rPr>
        <w:t>. By systematically synthesizing recent developments in zeolite modification strategies—such as hierarchical pore engineering, ion-exchange optimization, and hybrid material formation—this review highlights how structural tailoring directly influences application-specific performance. Furthermore, the article contextualizes these advances within the framework of sustainable development, mapping out the emerging roles of zeolites in carbon capture, green catalysis, and resource recovery initiatives</w:t>
      </w:r>
      <w:r w:rsidR="00F214EF">
        <w:rPr>
          <w:rFonts w:ascii="Times New Roman" w:hAnsi="Times New Roman" w:cs="Times New Roman"/>
          <w:sz w:val="24"/>
          <w:szCs w:val="24"/>
        </w:rPr>
        <w:t xml:space="preserve"> </w:t>
      </w:r>
      <w:r w:rsidR="00F214EF">
        <w:rPr>
          <w:rFonts w:ascii="Times New Roman" w:hAnsi="Times New Roman" w:cs="Times New Roman"/>
          <w:sz w:val="24"/>
          <w:szCs w:val="24"/>
        </w:rPr>
        <w:fldChar w:fldCharType="begin"/>
      </w:r>
      <w:r w:rsidR="009F4157">
        <w:rPr>
          <w:rFonts w:ascii="Times New Roman" w:hAnsi="Times New Roman" w:cs="Times New Roman"/>
          <w:sz w:val="24"/>
          <w:szCs w:val="24"/>
        </w:rPr>
        <w:instrText xml:space="preserve"> ADDIN ZOTERO_ITEM CSL_CITATION {"citationID":"a80k23ovfn","properties":{"formattedCitation":"(Y. Li &amp; Yu, 2021a)","plainCitation":"(Y. Li &amp; Yu, 2021a)","noteIndex":0},"citationItems":[{"id":551,"uris":["http://zotero.org/users/local/JOPSRQaa/items/XMV4SFBP"],"itemData":{"id":551,"type":"article-journal","container-title":"Nature Reviews Materials","DOI":"10.1038/S41578-021-00347-3","issue":"12","language":"en","page":"1156–1174","title":"Emerging applications of zeolites in catalysis, separation and host–guest assembly","volume":"6","author":[{"family":"Li","given":"Y."},{"family":"Yu","given":"J."}],"issued":{"date-parts":[["2021"]]}}}],"schema":"https://github.com/citation-style-language/schema/raw/master/csl-citation.json"} </w:instrText>
      </w:r>
      <w:r w:rsidR="00F214EF">
        <w:rPr>
          <w:rFonts w:ascii="Times New Roman" w:hAnsi="Times New Roman" w:cs="Times New Roman"/>
          <w:sz w:val="24"/>
          <w:szCs w:val="24"/>
        </w:rPr>
        <w:fldChar w:fldCharType="separate"/>
      </w:r>
      <w:r w:rsidR="009F4157" w:rsidRPr="009F4157">
        <w:rPr>
          <w:rFonts w:ascii="Times New Roman" w:hAnsi="Times New Roman" w:cs="Times New Roman"/>
          <w:sz w:val="24"/>
          <w:szCs w:val="24"/>
        </w:rPr>
        <w:t>(Y. Li &amp; Yu, 2021a)</w:t>
      </w:r>
      <w:r w:rsidR="00F214EF">
        <w:rPr>
          <w:rFonts w:ascii="Times New Roman" w:hAnsi="Times New Roman" w:cs="Times New Roman"/>
          <w:sz w:val="24"/>
          <w:szCs w:val="24"/>
        </w:rPr>
        <w:fldChar w:fldCharType="end"/>
      </w:r>
      <w:r w:rsidRPr="006402ED">
        <w:rPr>
          <w:rFonts w:ascii="Times New Roman" w:hAnsi="Times New Roman" w:cs="Times New Roman"/>
          <w:sz w:val="24"/>
          <w:szCs w:val="24"/>
        </w:rPr>
        <w:t>. Such a holistic approach not only deepens the understanding of structure–function–application relationships but also identifies new frontiers where zeolitic materials can be strategically positioned to address global sustainability challenges</w:t>
      </w:r>
      <w:r w:rsidR="00322D4E">
        <w:rPr>
          <w:rFonts w:ascii="Times New Roman" w:hAnsi="Times New Roman" w:cs="Times New Roman"/>
          <w:sz w:val="24"/>
          <w:szCs w:val="24"/>
        </w:rPr>
        <w:t xml:space="preserve"> </w:t>
      </w:r>
      <w:r w:rsidR="00322D4E">
        <w:rPr>
          <w:rFonts w:ascii="Times New Roman" w:hAnsi="Times New Roman" w:cs="Times New Roman"/>
          <w:sz w:val="24"/>
          <w:szCs w:val="24"/>
        </w:rPr>
        <w:fldChar w:fldCharType="begin"/>
      </w:r>
      <w:r w:rsidR="009F4157">
        <w:rPr>
          <w:rFonts w:ascii="Times New Roman" w:hAnsi="Times New Roman" w:cs="Times New Roman"/>
          <w:sz w:val="24"/>
          <w:szCs w:val="24"/>
        </w:rPr>
        <w:instrText xml:space="preserve"> ADDIN ZOTERO_ITEM CSL_CITATION {"citationID":"a105mpamokq","properties":{"formattedCitation":"(Kumari et al., 2024)","plainCitation":"(Kumari et al., 2024)","noteIndex":0},"citationItems":[{"id":643,"uris":["http://zotero.org/users/local/JOPSRQaa/items/8TKPU2LT"],"itemData":{"id":643,"type":"article-journal","container-title":"Environmental Research","DOI":"10.1016/j.envres.2024.119782","language":"en","page":"119782","title":"Zeolites in wastewater treatment: A comprehensive review on scientometric analysis, adsorption mechanisms, and future prospects","volume":"260","author":[{"family":"Kumari","given":"S."},{"family":"Chowdhry","given":"J."},{"family":"Kumar","given":"M."},{"family":"Kumari","given":"S."}],"issued":{"date-parts":[["2024"]]}}}],"schema":"https://github.com/citation-style-language/schema/raw/master/csl-citation.json"} </w:instrText>
      </w:r>
      <w:r w:rsidR="00322D4E">
        <w:rPr>
          <w:rFonts w:ascii="Times New Roman" w:hAnsi="Times New Roman" w:cs="Times New Roman"/>
          <w:sz w:val="24"/>
          <w:szCs w:val="24"/>
        </w:rPr>
        <w:fldChar w:fldCharType="separate"/>
      </w:r>
      <w:r w:rsidR="009F4157" w:rsidRPr="009F4157">
        <w:rPr>
          <w:rFonts w:ascii="Times New Roman" w:hAnsi="Times New Roman" w:cs="Times New Roman"/>
          <w:sz w:val="24"/>
          <w:szCs w:val="24"/>
        </w:rPr>
        <w:t>(Kumari et al., 2024)</w:t>
      </w:r>
      <w:r w:rsidR="00322D4E">
        <w:rPr>
          <w:rFonts w:ascii="Times New Roman" w:hAnsi="Times New Roman" w:cs="Times New Roman"/>
          <w:sz w:val="24"/>
          <w:szCs w:val="24"/>
        </w:rPr>
        <w:fldChar w:fldCharType="end"/>
      </w:r>
      <w:r w:rsidRPr="006402ED">
        <w:rPr>
          <w:rFonts w:ascii="Times New Roman" w:hAnsi="Times New Roman" w:cs="Times New Roman"/>
          <w:sz w:val="24"/>
          <w:szCs w:val="24"/>
        </w:rPr>
        <w:t>.</w:t>
      </w:r>
    </w:p>
    <w:p w14:paraId="119648F3" w14:textId="77777777" w:rsidR="006402ED" w:rsidRDefault="00787568" w:rsidP="006402ED">
      <w:pPr>
        <w:pStyle w:val="ListParagraph"/>
        <w:ind w:left="0" w:firstLine="360"/>
        <w:jc w:val="both"/>
        <w:rPr>
          <w:rFonts w:ascii="Times New Roman" w:hAnsi="Times New Roman" w:cs="Times New Roman"/>
          <w:sz w:val="24"/>
          <w:szCs w:val="24"/>
        </w:rPr>
      </w:pPr>
      <w:r w:rsidRPr="006402ED">
        <w:rPr>
          <w:rFonts w:ascii="Times New Roman" w:hAnsi="Times New Roman" w:cs="Times New Roman"/>
          <w:sz w:val="24"/>
          <w:szCs w:val="24"/>
        </w:rPr>
        <w:t>This review aims to provide a comprehensive and critical synthesis of recent advancements in zeolite research, with a particular focus on elucidating the relationships between structural modifications and multifunctional applications. By integrating insights across environmental remediation, catalysis, energy storage, and industrial processes, the article seeks to bridge the existing disciplinary divides and offer a unified framework for understanding zeolite functionality. Additionally, this review endeavors to identify current challenges, emerging trends, and prospective research directions that could guide the rational design of next-generation zeolitic materials. Through this systematic approach, the review aspires to serve not only as a reference point for researchers and practitioners but also as a strategic roadmap for advancing the sustainable and innovative deployment of zeolite-based technologies.</w:t>
      </w:r>
    </w:p>
    <w:p w14:paraId="52285F19" w14:textId="0904A0B7" w:rsidR="00787568" w:rsidRPr="006402ED" w:rsidRDefault="00787568" w:rsidP="006402ED">
      <w:pPr>
        <w:pStyle w:val="ListParagraph"/>
        <w:ind w:left="0" w:firstLine="360"/>
        <w:jc w:val="both"/>
        <w:rPr>
          <w:rFonts w:ascii="Times New Roman" w:hAnsi="Times New Roman" w:cs="Times New Roman"/>
          <w:sz w:val="24"/>
          <w:szCs w:val="24"/>
        </w:rPr>
      </w:pPr>
      <w:r w:rsidRPr="006402ED">
        <w:rPr>
          <w:rFonts w:ascii="Times New Roman" w:hAnsi="Times New Roman" w:cs="Times New Roman"/>
          <w:sz w:val="24"/>
          <w:szCs w:val="24"/>
        </w:rPr>
        <w:t xml:space="preserve">Given the accelerating demand for sustainable technologies and advanced functional materials, a comprehensive and integrative understanding of zeolite systems has become increasingly critical. Zeolites, with their tunable structures and exceptional physicochemical properties, are poised to address a spectrum of global challenges ranging from environmental pollution to renewable energy production. However, the fragmented nature of existing research impedes the optimization and large-scale application of zeolitic materials. By offering a critical synthesis that links structure, property, and application, this review fills a significant gap in the current literature and provides </w:t>
      </w:r>
      <w:r w:rsidRPr="006402ED">
        <w:rPr>
          <w:rFonts w:ascii="Times New Roman" w:hAnsi="Times New Roman" w:cs="Times New Roman"/>
          <w:sz w:val="24"/>
          <w:szCs w:val="24"/>
        </w:rPr>
        <w:lastRenderedPageBreak/>
        <w:t>essential insights for both academic research and industrial innovation. Furthermore, aligning the discussion with the imperatives of the Sustainable Development Goals (SDGs) enhances the relevance of zeolite research in contributing to a greener and more resilient future. Thus, this review is not only timely but also strategically positioned to catalyze future advancements in material science, environmental engineering, and sustainable technology development.</w:t>
      </w:r>
    </w:p>
    <w:p w14:paraId="5866DB5B" w14:textId="7CFA1483" w:rsidR="009D5F4D" w:rsidRDefault="009D5F4D" w:rsidP="00A15EC0">
      <w:pPr>
        <w:pStyle w:val="ListParagraph"/>
        <w:jc w:val="both"/>
        <w:rPr>
          <w:rFonts w:ascii="Times New Roman" w:hAnsi="Times New Roman" w:cs="Times New Roman"/>
          <w:sz w:val="24"/>
          <w:szCs w:val="24"/>
        </w:rPr>
      </w:pPr>
    </w:p>
    <w:p w14:paraId="56617DB8" w14:textId="7E8D9348" w:rsidR="00510DD2" w:rsidRDefault="00F7141D" w:rsidP="00A15EC0">
      <w:pPr>
        <w:pStyle w:val="ListParagraph"/>
        <w:numPr>
          <w:ilvl w:val="0"/>
          <w:numId w:val="1"/>
        </w:numPr>
        <w:ind w:left="360"/>
        <w:jc w:val="both"/>
        <w:rPr>
          <w:rFonts w:ascii="Times New Roman" w:hAnsi="Times New Roman" w:cs="Times New Roman"/>
          <w:sz w:val="24"/>
          <w:szCs w:val="24"/>
        </w:rPr>
      </w:pPr>
      <w:r w:rsidRPr="00F7141D">
        <w:rPr>
          <w:rFonts w:ascii="Times New Roman" w:hAnsi="Times New Roman" w:cs="Times New Roman"/>
          <w:sz w:val="24"/>
          <w:szCs w:val="24"/>
        </w:rPr>
        <w:t>Fundamentals of Zeolite Structures</w:t>
      </w:r>
    </w:p>
    <w:p w14:paraId="02FA8E78" w14:textId="4F364764" w:rsidR="00F7141D" w:rsidRDefault="00797FC8" w:rsidP="006402ED">
      <w:pPr>
        <w:ind w:firstLine="360"/>
        <w:jc w:val="both"/>
        <w:rPr>
          <w:rFonts w:ascii="Times New Roman" w:hAnsi="Times New Roman" w:cs="Times New Roman"/>
          <w:sz w:val="24"/>
          <w:szCs w:val="24"/>
        </w:rPr>
      </w:pPr>
      <w:r w:rsidRPr="00797FC8">
        <w:rPr>
          <w:rFonts w:ascii="Times New Roman" w:hAnsi="Times New Roman" w:cs="Times New Roman"/>
          <w:sz w:val="24"/>
          <w:szCs w:val="24"/>
        </w:rPr>
        <w:t xml:space="preserve">Zeolites are crystalline aluminosilicates distinguished by their highly ordered three-dimensional frameworks composed of </w:t>
      </w:r>
      <w:proofErr w:type="spellStart"/>
      <w:r w:rsidRPr="00797FC8">
        <w:rPr>
          <w:rFonts w:ascii="Times New Roman" w:hAnsi="Times New Roman" w:cs="Times New Roman"/>
          <w:sz w:val="24"/>
          <w:szCs w:val="24"/>
        </w:rPr>
        <w:t>SiO</w:t>
      </w:r>
      <w:proofErr w:type="spellEnd"/>
      <w:r w:rsidRPr="00797FC8">
        <w:rPr>
          <w:rFonts w:ascii="Times New Roman" w:hAnsi="Times New Roman" w:cs="Times New Roman"/>
          <w:sz w:val="24"/>
          <w:szCs w:val="24"/>
        </w:rPr>
        <w:t xml:space="preserve">₄ and </w:t>
      </w:r>
      <w:proofErr w:type="spellStart"/>
      <w:r w:rsidRPr="00797FC8">
        <w:rPr>
          <w:rFonts w:ascii="Times New Roman" w:hAnsi="Times New Roman" w:cs="Times New Roman"/>
          <w:sz w:val="24"/>
          <w:szCs w:val="24"/>
        </w:rPr>
        <w:t>AlO</w:t>
      </w:r>
      <w:proofErr w:type="spellEnd"/>
      <w:r w:rsidRPr="00797FC8">
        <w:rPr>
          <w:rFonts w:ascii="Times New Roman" w:hAnsi="Times New Roman" w:cs="Times New Roman"/>
          <w:sz w:val="24"/>
          <w:szCs w:val="24"/>
        </w:rPr>
        <w:t>₄ tetrahedra linked through shared oxygen atoms</w:t>
      </w:r>
      <w:r w:rsidR="00EA6572">
        <w:rPr>
          <w:rFonts w:ascii="Times New Roman" w:hAnsi="Times New Roman" w:cs="Times New Roman"/>
          <w:sz w:val="24"/>
          <w:szCs w:val="24"/>
        </w:rPr>
        <w:t xml:space="preserve"> </w:t>
      </w:r>
      <w:r w:rsidR="00EA6572">
        <w:rPr>
          <w:rFonts w:ascii="Times New Roman" w:hAnsi="Times New Roman" w:cs="Times New Roman"/>
          <w:sz w:val="24"/>
          <w:szCs w:val="24"/>
        </w:rPr>
        <w:fldChar w:fldCharType="begin"/>
      </w:r>
      <w:r w:rsidR="00EA6572">
        <w:rPr>
          <w:rFonts w:ascii="Times New Roman" w:hAnsi="Times New Roman" w:cs="Times New Roman"/>
          <w:sz w:val="24"/>
          <w:szCs w:val="24"/>
        </w:rPr>
        <w:instrText xml:space="preserve"> ADDIN ZOTERO_ITEM CSL_CITATION {"citationID":"4BKiwZCI","properties":{"formattedCitation":"(Boer et al., 2023; J. Li et al., 2022)","plainCitation":"(Boer et al., 2023; J. Li et al., 2022)","noteIndex":0},"citationItems":[{"id":562,"uris":["http://zotero.org/users/local/JOPSRQaa/items/WE67JGZF"],"itemData":{"id":562,"type":"article-journal","container-title":"ACS Applied Energy Materials","DOI":"10.1021/acsaem.2c03605","issue":"5","language":"en","page":"2634–2656","title":"Zeolites as Selective Adsorbents for CO2 Separation","volume":"6","author":[{"family":"Boer","given":"D.G."},{"family":"Langerak","given":"J."},{"family":"Pescarmona","given":"P.P."}],"issued":{"date-parts":[["2023"]]}}},{"id":563,"uris":["http://zotero.org/users/local/JOPSRQaa/items/CL9L7DXF"],"itemData":{"id":563,"type":"article-journal","container-title":"Chemical Science","DOI":"10.1039/d2sc06010h","issue":"8","language":"en","page":"1935–1959","title":"Regulation of the Si/Al ratios and Al distributions of zeolites and their impact on properties","volume":"14","author":[{"family":"Li","given":"J."},{"family":"Gao","given":"M."},{"family":"Yan","given":"W."},{"family":"Yu","given":"J."}],"issued":{"date-parts":[["2022"]]}}}],"schema":"https://github.com/citation-style-language/schema/raw/master/csl-citation.json"} </w:instrText>
      </w:r>
      <w:r w:rsidR="00EA6572">
        <w:rPr>
          <w:rFonts w:ascii="Times New Roman" w:hAnsi="Times New Roman" w:cs="Times New Roman"/>
          <w:sz w:val="24"/>
          <w:szCs w:val="24"/>
        </w:rPr>
        <w:fldChar w:fldCharType="separate"/>
      </w:r>
      <w:r w:rsidR="00EA6572" w:rsidRPr="00EA6572">
        <w:rPr>
          <w:rFonts w:ascii="Times New Roman" w:hAnsi="Times New Roman" w:cs="Times New Roman"/>
          <w:sz w:val="24"/>
        </w:rPr>
        <w:t>(Boer et al., 2023; J. Li et al., 2022)</w:t>
      </w:r>
      <w:r w:rsidR="00EA6572">
        <w:rPr>
          <w:rFonts w:ascii="Times New Roman" w:hAnsi="Times New Roman" w:cs="Times New Roman"/>
          <w:sz w:val="24"/>
          <w:szCs w:val="24"/>
        </w:rPr>
        <w:fldChar w:fldCharType="end"/>
      </w:r>
      <w:r w:rsidR="006D49C3">
        <w:rPr>
          <w:rFonts w:ascii="Times New Roman" w:hAnsi="Times New Roman" w:cs="Times New Roman"/>
          <w:sz w:val="24"/>
          <w:szCs w:val="24"/>
        </w:rPr>
        <w:t>(dina</w:t>
      </w:r>
      <w:r w:rsidR="0047153F">
        <w:rPr>
          <w:rFonts w:ascii="Times New Roman" w:hAnsi="Times New Roman" w:cs="Times New Roman"/>
          <w:sz w:val="24"/>
          <w:szCs w:val="24"/>
        </w:rPr>
        <w:t>,23)</w:t>
      </w:r>
      <w:r w:rsidRPr="00797FC8">
        <w:rPr>
          <w:rFonts w:ascii="Times New Roman" w:hAnsi="Times New Roman" w:cs="Times New Roman"/>
          <w:sz w:val="24"/>
          <w:szCs w:val="24"/>
        </w:rPr>
        <w:t>. This intricate framework generates a system of uniform micropores and interconnected channels, imparting zeolites with exceptionally high surface areas, tunable pore sizes, and remarkable selective adsorption properties. The substitution of Si⁴⁺ by Al³⁺ within the framework introduces a net negative charge, which is compensated by the presence of exchangeable extra-framework cations such as Na⁺, K⁺, or Ca²⁺</w:t>
      </w:r>
      <w:r w:rsidR="00AB779B">
        <w:rPr>
          <w:rFonts w:ascii="Times New Roman" w:hAnsi="Times New Roman" w:cs="Times New Roman"/>
          <w:sz w:val="24"/>
          <w:szCs w:val="24"/>
        </w:rPr>
        <w:t xml:space="preserve"> </w:t>
      </w:r>
      <w:r w:rsidR="008B298B">
        <w:rPr>
          <w:rFonts w:ascii="Times New Roman" w:hAnsi="Times New Roman" w:cs="Times New Roman"/>
          <w:sz w:val="24"/>
          <w:szCs w:val="24"/>
        </w:rPr>
        <w:fldChar w:fldCharType="begin"/>
      </w:r>
      <w:r w:rsidR="008B298B">
        <w:rPr>
          <w:rFonts w:ascii="Times New Roman" w:hAnsi="Times New Roman" w:cs="Times New Roman"/>
          <w:sz w:val="24"/>
          <w:szCs w:val="24"/>
        </w:rPr>
        <w:instrText xml:space="preserve"> ADDIN ZOTERO_ITEM CSL_CITATION {"citationID":"xnx1riwz","properties":{"formattedCitation":"(Kordala &amp; Wyszkowski, 2024; J. Li et al., 2022)","plainCitation":"(Kordala &amp; Wyszkowski, 2024; J. Li et al., 2022)","noteIndex":0},"citationItems":[{"id":560,"uris":["http://zotero.org/users/local/JOPSRQaa/items/SQWGNX4S"],"itemData":{"id":560,"type":"article-journal","container-title":"Molecules","DOI":"10.3390/molecules29051069","language":"en","title":"Zeolite Properties, Methods of Synthesis, and Selected Applications","URL":"https://doi.org/10.3390/molecules29051069","volume":"29","author":[{"family":"Kordala","given":"N."},{"family":"Wyszkowski","given":"M."}],"issued":{"date-parts":[["2024"]]}}},{"id":563,"uris":["http://zotero.org/users/local/JOPSRQaa/items/CL9L7DXF"],"itemData":{"id":563,"type":"article-journal","container-title":"Chemical Science","DOI":"10.1039/d2sc06010h","issue":"8","language":"en","page":"1935–1959","title":"Regulation of the Si/Al ratios and Al distributions of zeolites and their impact on properties","volume":"14","author":[{"family":"Li","given":"J."},{"family":"Gao","given":"M."},{"family":"Yan","given":"W."},{"family":"Yu","given":"J."}],"issued":{"date-parts":[["2022"]]}}}],"schema":"https://github.com/citation-style-language/schema/raw/master/csl-citation.json"} </w:instrText>
      </w:r>
      <w:r w:rsidR="008B298B">
        <w:rPr>
          <w:rFonts w:ascii="Times New Roman" w:hAnsi="Times New Roman" w:cs="Times New Roman"/>
          <w:sz w:val="24"/>
          <w:szCs w:val="24"/>
        </w:rPr>
        <w:fldChar w:fldCharType="separate"/>
      </w:r>
      <w:r w:rsidR="008B298B" w:rsidRPr="008B298B">
        <w:rPr>
          <w:rFonts w:ascii="Times New Roman" w:hAnsi="Times New Roman" w:cs="Times New Roman"/>
          <w:sz w:val="24"/>
        </w:rPr>
        <w:t>(Kordala &amp; Wyszkowski, 2024; J. Li et al., 2022)</w:t>
      </w:r>
      <w:r w:rsidR="008B298B">
        <w:rPr>
          <w:rFonts w:ascii="Times New Roman" w:hAnsi="Times New Roman" w:cs="Times New Roman"/>
          <w:sz w:val="24"/>
          <w:szCs w:val="24"/>
        </w:rPr>
        <w:fldChar w:fldCharType="end"/>
      </w:r>
      <w:r w:rsidRPr="00797FC8">
        <w:rPr>
          <w:rFonts w:ascii="Times New Roman" w:hAnsi="Times New Roman" w:cs="Times New Roman"/>
          <w:sz w:val="24"/>
          <w:szCs w:val="24"/>
        </w:rPr>
        <w:t>. These unique features underpin the diverse range of functional applications for zeolites, spanning from catalysis and adsorption to ion-exchange and separation processes. A thorough understanding of their chemical composition, pore topology, and cation distribution is fundamental for the rational design and optimization of zeolite-based materials for targeted applications</w:t>
      </w:r>
      <w:r w:rsidR="00114668">
        <w:rPr>
          <w:rFonts w:ascii="Times New Roman" w:hAnsi="Times New Roman" w:cs="Times New Roman"/>
          <w:sz w:val="24"/>
          <w:szCs w:val="24"/>
        </w:rPr>
        <w:t xml:space="preserve"> </w:t>
      </w:r>
      <w:r w:rsidR="00E62B5D">
        <w:rPr>
          <w:rFonts w:ascii="Times New Roman" w:hAnsi="Times New Roman" w:cs="Times New Roman"/>
          <w:sz w:val="24"/>
          <w:szCs w:val="24"/>
        </w:rPr>
        <w:fldChar w:fldCharType="begin"/>
      </w:r>
      <w:r w:rsidR="009B1C7C">
        <w:rPr>
          <w:rFonts w:ascii="Times New Roman" w:hAnsi="Times New Roman" w:cs="Times New Roman"/>
          <w:sz w:val="24"/>
          <w:szCs w:val="24"/>
        </w:rPr>
        <w:instrText xml:space="preserve"> ADDIN ZOTERO_ITEM CSL_CITATION {"citationID":"GNoDhhwc","properties":{"formattedCitation":"(Bacakova et al., 2018; Tang et al., 2008)","plainCitation":"(Bacakova et al., 2018; Tang et al., 2008)","noteIndex":0},"citationItems":[{"id":557,"uris":["http://zotero.org/users/local/JOPSRQaa/items/RTIUJLUG"],"itemData":{"id":557,"type":"article-journal","container-title":"Biomaterials Science","DOI":"10.1039/C8BM00028J","issue":"5","language":"en","page":"974–989","title":"Applications of zeolites in biotechnology and medicine – a review","volume":"6","author":[{"family":"Bacakova","given":"L."},{"family":"Vandrovcová","given":"M."},{"family":"Kopova","given":"I."},{"family":"Jirka","given":"I."}],"issued":{"date-parts":[["2018"]]}}},{"id":569,"uris":["http://zotero.org/users/local/JOPSRQaa/items/BY7U36YY"],"itemData":{"id":569,"type":"article-journal","container-title":"Nature Materials","DOI":"10.1038/NMAT2169","issue":"5","language":"en","page":"381–385","title":"A zeolite family with chiral and achiral structures built from the same building layer","volume":"7","author":[{"family":"Tang","given":"L."},{"family":"Shi","given":"L."},{"family":"Bonneau","given":"C."},{"family":"Sun","given":"J."},{"family":"Yue","given":"H."},{"family":"Ojuva","given":"A."},{"family":"Lee","given":"B.L."},{"family":"Kritikos","given":"M."},{"family":"Bell","given":"R.G."},{"family":"Bacsik","given":"Z."},{"family":"Mink","given":"J."},{"family":"Mink","given":"J."},{"family":"Zou","given":"X."}],"issued":{"date-parts":[["2008"]]}}}],"schema":"https://github.com/citation-style-language/schema/raw/master/csl-citation.json"} </w:instrText>
      </w:r>
      <w:r w:rsidR="00E62B5D">
        <w:rPr>
          <w:rFonts w:ascii="Times New Roman" w:hAnsi="Times New Roman" w:cs="Times New Roman"/>
          <w:sz w:val="24"/>
          <w:szCs w:val="24"/>
        </w:rPr>
        <w:fldChar w:fldCharType="separate"/>
      </w:r>
      <w:r w:rsidR="009B1C7C" w:rsidRPr="009B1C7C">
        <w:rPr>
          <w:rFonts w:ascii="Times New Roman" w:hAnsi="Times New Roman" w:cs="Times New Roman"/>
          <w:sz w:val="24"/>
        </w:rPr>
        <w:t>(Bacakova et al., 2018; Tang et al., 2008)</w:t>
      </w:r>
      <w:r w:rsidR="00E62B5D">
        <w:rPr>
          <w:rFonts w:ascii="Times New Roman" w:hAnsi="Times New Roman" w:cs="Times New Roman"/>
          <w:sz w:val="24"/>
          <w:szCs w:val="24"/>
        </w:rPr>
        <w:fldChar w:fldCharType="end"/>
      </w:r>
      <w:r w:rsidRPr="00797FC8">
        <w:rPr>
          <w:rFonts w:ascii="Times New Roman" w:hAnsi="Times New Roman" w:cs="Times New Roman"/>
          <w:sz w:val="24"/>
          <w:szCs w:val="24"/>
        </w:rPr>
        <w:t>.</w:t>
      </w:r>
    </w:p>
    <w:p w14:paraId="3086538C" w14:textId="34F84E60" w:rsidR="00797FC8" w:rsidRDefault="00427110" w:rsidP="00A15EC0">
      <w:pPr>
        <w:pStyle w:val="ListParagraph"/>
        <w:numPr>
          <w:ilvl w:val="0"/>
          <w:numId w:val="2"/>
        </w:numPr>
        <w:ind w:left="360"/>
        <w:jc w:val="both"/>
        <w:rPr>
          <w:rFonts w:ascii="Times New Roman" w:hAnsi="Times New Roman" w:cs="Times New Roman"/>
          <w:sz w:val="24"/>
          <w:szCs w:val="24"/>
        </w:rPr>
      </w:pPr>
      <w:r w:rsidRPr="00427110">
        <w:rPr>
          <w:rFonts w:ascii="Times New Roman" w:hAnsi="Times New Roman" w:cs="Times New Roman"/>
          <w:sz w:val="24"/>
          <w:szCs w:val="24"/>
        </w:rPr>
        <w:t>Chemical Composition of Zeolites</w:t>
      </w:r>
    </w:p>
    <w:p w14:paraId="17979E24" w14:textId="7A78C983" w:rsidR="00427110" w:rsidRDefault="002D252C" w:rsidP="00A15EC0">
      <w:pPr>
        <w:pStyle w:val="ListParagraph"/>
        <w:ind w:left="360"/>
        <w:jc w:val="both"/>
        <w:rPr>
          <w:rFonts w:ascii="Times New Roman" w:hAnsi="Times New Roman" w:cs="Times New Roman"/>
          <w:sz w:val="24"/>
          <w:szCs w:val="24"/>
        </w:rPr>
      </w:pPr>
      <w:r w:rsidRPr="002D252C">
        <w:rPr>
          <w:rFonts w:ascii="Times New Roman" w:hAnsi="Times New Roman" w:cs="Times New Roman"/>
          <w:sz w:val="24"/>
          <w:szCs w:val="24"/>
        </w:rPr>
        <w:t>The chemical composition of zeolites primarily consists of silicon and aluminum atoms tetrahedrally coordinated by oxygen atoms, forming an extensive three-dimensional network. Variations in the Si/Al ratio significantly affect the physicochemical properties of zeolites, including hydrophobicity, acidity, thermal stability, and ion-exchange capacity</w:t>
      </w:r>
      <w:r w:rsidR="003524AA">
        <w:rPr>
          <w:rFonts w:ascii="Times New Roman" w:hAnsi="Times New Roman" w:cs="Times New Roman"/>
          <w:sz w:val="24"/>
          <w:szCs w:val="24"/>
        </w:rPr>
        <w:t xml:space="preserve"> </w:t>
      </w:r>
      <w:r w:rsidR="009B1C7C">
        <w:rPr>
          <w:rFonts w:ascii="Times New Roman" w:hAnsi="Times New Roman" w:cs="Times New Roman"/>
          <w:sz w:val="24"/>
          <w:szCs w:val="24"/>
        </w:rPr>
        <w:fldChar w:fldCharType="begin"/>
      </w:r>
      <w:r w:rsidR="009B1C7C">
        <w:rPr>
          <w:rFonts w:ascii="Times New Roman" w:hAnsi="Times New Roman" w:cs="Times New Roman"/>
          <w:sz w:val="24"/>
          <w:szCs w:val="24"/>
        </w:rPr>
        <w:instrText xml:space="preserve"> ADDIN ZOTERO_ITEM CSL_CITATION {"citationID":"fLtTAMHR","properties":{"formattedCitation":"(J. Li et al., 2022; Rajaei et al., 2021)","plainCitation":"(J. Li et al., 2022; Rajaei et al., 2021)","noteIndex":0},"citationItems":[{"id":563,"uris":["http://zotero.org/users/local/JOPSRQaa/items/CL9L7DXF"],"itemData":{"id":563,"type":"article-journal","container-title":"Chemical Science","DOI":"10.1039/d2sc06010h","issue":"8","language":"en","page":"1935–1959","title":"Regulation of the Si/Al ratios and Al distributions of zeolites and their impact on properties","volume":"14","author":[{"family":"Li","given":"J."},{"family":"Gao","given":"M."},{"family":"Yan","given":"W."},{"family":"Yu","given":"J."}],"issued":{"date-parts":[["2022"]]}}},{"id":564,"uris":["http://zotero.org/users/local/JOPSRQaa/items/4JPZ3DPS"],"itemData":{"id":564,"type":"article-journal","container-title":"Journal of Thermal Analysis and Calorimetry","DOI":"10.1007/S10973-020-09993-1","issue":"2","language":"en","page":"581–586","title":"Elucidation of Si/Al ratio on physicochemical properties of HZSM-5 zeolites","volume":"146","author":[{"family":"Rajaei","given":"H."},{"family":"Esmaeilzadeh","given":"F."},{"family":"Mowla","given":"D."}],"issued":{"date-parts":[["2021"]]}}}],"schema":"https://github.com/citation-style-language/schema/raw/master/csl-citation.json"} </w:instrText>
      </w:r>
      <w:r w:rsidR="009B1C7C">
        <w:rPr>
          <w:rFonts w:ascii="Times New Roman" w:hAnsi="Times New Roman" w:cs="Times New Roman"/>
          <w:sz w:val="24"/>
          <w:szCs w:val="24"/>
        </w:rPr>
        <w:fldChar w:fldCharType="separate"/>
      </w:r>
      <w:r w:rsidR="009B1C7C" w:rsidRPr="009B1C7C">
        <w:rPr>
          <w:rFonts w:ascii="Times New Roman" w:hAnsi="Times New Roman" w:cs="Times New Roman"/>
          <w:sz w:val="24"/>
        </w:rPr>
        <w:t>(J. Li et al., 2022; Rajaei et al., 2021)</w:t>
      </w:r>
      <w:r w:rsidR="009B1C7C">
        <w:rPr>
          <w:rFonts w:ascii="Times New Roman" w:hAnsi="Times New Roman" w:cs="Times New Roman"/>
          <w:sz w:val="24"/>
          <w:szCs w:val="24"/>
        </w:rPr>
        <w:fldChar w:fldCharType="end"/>
      </w:r>
      <w:r w:rsidRPr="002D252C">
        <w:rPr>
          <w:rFonts w:ascii="Times New Roman" w:hAnsi="Times New Roman" w:cs="Times New Roman"/>
          <w:sz w:val="24"/>
          <w:szCs w:val="24"/>
        </w:rPr>
        <w:t>. Zeolites with high silica content (Si/Al &gt; 10) exhibit enhanced hydrophobicity and thermal resistance, making them ideal for hydrocarbon processing and organic pollutant adsorption under harsh conditions. Conversely, low-silica zeolites (Si/Al ~1) possess higher ion-exchange capacities, favoring their use in water softening, heavy metal removal, and other aqueous applications</w:t>
      </w:r>
      <w:r w:rsidR="006B672B">
        <w:rPr>
          <w:rFonts w:ascii="Times New Roman" w:hAnsi="Times New Roman" w:cs="Times New Roman"/>
          <w:sz w:val="24"/>
          <w:szCs w:val="24"/>
        </w:rPr>
        <w:t xml:space="preserve"> </w:t>
      </w:r>
      <w:r w:rsidR="00D81D89">
        <w:rPr>
          <w:rFonts w:ascii="Times New Roman" w:hAnsi="Times New Roman" w:cs="Times New Roman"/>
          <w:sz w:val="24"/>
          <w:szCs w:val="24"/>
        </w:rPr>
        <w:fldChar w:fldCharType="begin"/>
      </w:r>
      <w:r w:rsidR="008F4F99">
        <w:rPr>
          <w:rFonts w:ascii="Times New Roman" w:hAnsi="Times New Roman" w:cs="Times New Roman"/>
          <w:sz w:val="24"/>
          <w:szCs w:val="24"/>
        </w:rPr>
        <w:instrText xml:space="preserve"> ADDIN ZOTERO_ITEM CSL_CITATION {"citationID":"mq37jrWp","properties":{"formattedCitation":"(S. Lee et al., 2024; Y. Li &amp; Yu, 2021a; Xu &amp; Wu, 2022)","plainCitation":"(S. Lee et al., 2024; Y. Li &amp; Yu, 2021a; Xu &amp; Wu, 2022)","noteIndex":0},"citationItems":[{"id":573,"uris":["http://zotero.org/users/local/JOPSRQaa/items/8YS33HWX"],"itemData":{"id":573,"type":"chapter","container-title":"Cooperative Interplay of Micropores/Mesopores of Hierarchical Zeolite in Chemical Production. ACS Catalysis","language":"en","note":"DOI: 10.1021/acscatal.3c05170","author":[{"family":"Lee","given":"S."},{"family":"Park","given":"Y."},{"family":"Choi","given":"M."}],"issued":{"date-parts":[["2024"]]}}},{"id":551,"uris":["http://zotero.org/users/local/JOPSRQaa/items/XMV4SFBP"],"itemData":{"id":551,"type":"article-journal","container-title":"Nature Reviews Materials","DOI":"10.1038/S41578-021-00347-3","issue":"12","language":"en","page":"1156–1174","title":"Emerging applications of zeolites in catalysis, separation and host–guest assembly","volume":"6","author":[{"family":"Li","given":"Y."},{"family":"Yu","given":"J."}],"issued":{"date-parts":[["2021"]]}}},{"id":556,"uris":["http://zotero.org/users/local/JOPSRQaa/items/KU9VA72S"],"itemData":{"id":556,"type":"article-journal","container-title":"National Science Review","DOI":"10.1093/nsr/nwac045","issue":"9","language":"en","title":"New progress in zeolite synthesis and catalysis","URL":"https://doi.org/10.1093/nsr/nwac045","volume":"9","author":[{"family":"Xu","given":"H."},{"family":"Wu","given":"P."}],"issued":{"date-parts":[["2022"]]}}}],"schema":"https://github.com/citation-style-language/schema/raw/master/csl-citation.json"} </w:instrText>
      </w:r>
      <w:r w:rsidR="00D81D89">
        <w:rPr>
          <w:rFonts w:ascii="Times New Roman" w:hAnsi="Times New Roman" w:cs="Times New Roman"/>
          <w:sz w:val="24"/>
          <w:szCs w:val="24"/>
        </w:rPr>
        <w:fldChar w:fldCharType="separate"/>
      </w:r>
      <w:r w:rsidR="008F4F99" w:rsidRPr="008F4F99">
        <w:rPr>
          <w:rFonts w:ascii="Times New Roman" w:hAnsi="Times New Roman" w:cs="Times New Roman"/>
          <w:sz w:val="24"/>
        </w:rPr>
        <w:t>(S. Lee et al., 2024; Y. Li &amp; Yu, 2021a; Xu &amp; Wu, 2022)</w:t>
      </w:r>
      <w:r w:rsidR="00D81D89">
        <w:rPr>
          <w:rFonts w:ascii="Times New Roman" w:hAnsi="Times New Roman" w:cs="Times New Roman"/>
          <w:sz w:val="24"/>
          <w:szCs w:val="24"/>
        </w:rPr>
        <w:fldChar w:fldCharType="end"/>
      </w:r>
      <w:r w:rsidRPr="002D252C">
        <w:rPr>
          <w:rFonts w:ascii="Times New Roman" w:hAnsi="Times New Roman" w:cs="Times New Roman"/>
          <w:sz w:val="24"/>
          <w:szCs w:val="24"/>
        </w:rPr>
        <w:t>. Furthermore, the presence and type of extra-framework cations not only stabilize the structure but also influence the electronic environment of the framework, thereby affecting catalytic activity. Understanding these compositional nuances enables the strategic selection or modification of zeolites to enhance their performance in specific environmental and industrial settings</w:t>
      </w:r>
      <w:r w:rsidR="00CF5E15">
        <w:rPr>
          <w:rFonts w:ascii="Times New Roman" w:hAnsi="Times New Roman" w:cs="Times New Roman"/>
          <w:sz w:val="24"/>
          <w:szCs w:val="24"/>
        </w:rPr>
        <w:t>.</w:t>
      </w:r>
    </w:p>
    <w:p w14:paraId="43AAF85B" w14:textId="14C36D9B" w:rsidR="002D252C" w:rsidRDefault="00D87706" w:rsidP="00A15EC0">
      <w:pPr>
        <w:pStyle w:val="ListParagraph"/>
        <w:numPr>
          <w:ilvl w:val="0"/>
          <w:numId w:val="2"/>
        </w:numPr>
        <w:ind w:left="360"/>
        <w:jc w:val="both"/>
        <w:rPr>
          <w:rFonts w:ascii="Times New Roman" w:hAnsi="Times New Roman" w:cs="Times New Roman"/>
          <w:sz w:val="24"/>
          <w:szCs w:val="24"/>
        </w:rPr>
      </w:pPr>
      <w:r>
        <w:rPr>
          <w:rFonts w:ascii="Times New Roman" w:hAnsi="Times New Roman" w:cs="Times New Roman"/>
          <w:sz w:val="24"/>
          <w:szCs w:val="24"/>
        </w:rPr>
        <w:t>Pore Topology and Structural Frameworks</w:t>
      </w:r>
    </w:p>
    <w:p w14:paraId="3826B276" w14:textId="3E603673" w:rsidR="00D87706" w:rsidRDefault="00D87706" w:rsidP="00A15EC0">
      <w:pPr>
        <w:pStyle w:val="ListParagraph"/>
        <w:ind w:left="360"/>
        <w:jc w:val="both"/>
        <w:rPr>
          <w:rFonts w:ascii="Times New Roman" w:hAnsi="Times New Roman" w:cs="Times New Roman"/>
          <w:sz w:val="24"/>
          <w:szCs w:val="24"/>
        </w:rPr>
      </w:pPr>
      <w:r w:rsidRPr="00D87706">
        <w:rPr>
          <w:rFonts w:ascii="Times New Roman" w:hAnsi="Times New Roman" w:cs="Times New Roman"/>
          <w:sz w:val="24"/>
          <w:szCs w:val="24"/>
        </w:rPr>
        <w:t>The pore topology of zeolites—defined by the size, shape, and connectivity of the internal cavities and channels—plays a critical role in determining their functional properties. Zeolite frameworks are classified into distinct types such as MFI, FAU, LTA, MOR, and BEA, each characterized by unique pore systems cataloged by the International Zeolite Association (IZA). Pore sizes typically fall within the microporous range (&lt;2 nm), although hierarchical zeolites exhibiting mesoporous features (2–50 nm) have been engineered to overcome diffusion limitations</w:t>
      </w:r>
      <w:r w:rsidR="00BE7BBE">
        <w:rPr>
          <w:rFonts w:ascii="Times New Roman" w:hAnsi="Times New Roman" w:cs="Times New Roman"/>
          <w:sz w:val="24"/>
          <w:szCs w:val="24"/>
        </w:rPr>
        <w:t xml:space="preserve"> </w:t>
      </w:r>
      <w:r w:rsidR="00BE7BBE">
        <w:rPr>
          <w:rFonts w:ascii="Times New Roman" w:hAnsi="Times New Roman" w:cs="Times New Roman"/>
          <w:sz w:val="24"/>
          <w:szCs w:val="24"/>
        </w:rPr>
        <w:fldChar w:fldCharType="begin"/>
      </w:r>
      <w:r w:rsidR="0028438C">
        <w:rPr>
          <w:rFonts w:ascii="Times New Roman" w:hAnsi="Times New Roman" w:cs="Times New Roman"/>
          <w:sz w:val="24"/>
          <w:szCs w:val="24"/>
        </w:rPr>
        <w:instrText xml:space="preserve"> ADDIN ZOTERO_ITEM CSL_CITATION {"citationID":"YX3dEd2C","properties":{"formattedCitation":"(Y. Li &amp; Yu, 2021a; Moller &amp; Bein, 2013)","plainCitation":"(Y. Li &amp; Yu, 2021a; Moller &amp; Bein, 2013)","noteIndex":0},"citationItems":[{"id":551,"uris":["http://zotero.org/users/local/JOPSRQaa/items/XMV4SFBP"],"itemData":{"id":551,"type":"article-journal","container-title":"Nature Reviews Materials","DOI":"10.1038/S41578-021-00347-3","issue":"12","language":"en","page":"1156–1174","title":"Emerging applications of zeolites in catalysis, separation and host–guest assembly","volume":"6","author":[{"family":"Li","given":"Y."},{"family":"Yu","given":"J."}],"issued":{"date-parts":[["2021"]]}}},{"id":565,"uris":["http://zotero.org/users/local/JOPSRQaa/items/62GR8WAU"],"itemData":{"id":565,"type":"article-journal","container-title":"Chemical Society Reviews","DOI":"10.1039/C3CS35488A","issue":"9","language":"en","page":"3689–3707","title":"Mesoporosity – a new dimension for zeolites","volume":"42","author":[{"family":"Moller","given":"K."},{"family":"Bein","given":"T."}],"issued":{"date-parts":[["2013"]]}}}],"schema":"https://github.com/citation-style-language/schema/raw/master/csl-citation.json"} </w:instrText>
      </w:r>
      <w:r w:rsidR="00BE7BBE">
        <w:rPr>
          <w:rFonts w:ascii="Times New Roman" w:hAnsi="Times New Roman" w:cs="Times New Roman"/>
          <w:sz w:val="24"/>
          <w:szCs w:val="24"/>
        </w:rPr>
        <w:fldChar w:fldCharType="separate"/>
      </w:r>
      <w:r w:rsidR="0028438C" w:rsidRPr="0028438C">
        <w:rPr>
          <w:rFonts w:ascii="Times New Roman" w:hAnsi="Times New Roman" w:cs="Times New Roman"/>
          <w:sz w:val="24"/>
        </w:rPr>
        <w:t>(Y. Li &amp; Yu, 2021a; Moller &amp; Bein, 2013)</w:t>
      </w:r>
      <w:r w:rsidR="00BE7BBE">
        <w:rPr>
          <w:rFonts w:ascii="Times New Roman" w:hAnsi="Times New Roman" w:cs="Times New Roman"/>
          <w:sz w:val="24"/>
          <w:szCs w:val="24"/>
        </w:rPr>
        <w:fldChar w:fldCharType="end"/>
      </w:r>
      <w:r w:rsidRPr="00D87706">
        <w:rPr>
          <w:rFonts w:ascii="Times New Roman" w:hAnsi="Times New Roman" w:cs="Times New Roman"/>
          <w:sz w:val="24"/>
          <w:szCs w:val="24"/>
        </w:rPr>
        <w:t xml:space="preserve">. Three-dimensional channel systems, as </w:t>
      </w:r>
      <w:r w:rsidRPr="00D87706">
        <w:rPr>
          <w:rFonts w:ascii="Times New Roman" w:hAnsi="Times New Roman" w:cs="Times New Roman"/>
          <w:sz w:val="24"/>
          <w:szCs w:val="24"/>
        </w:rPr>
        <w:lastRenderedPageBreak/>
        <w:t>seen in FAU and MFI types, facilitate high molecular accessibility and are advantageous for catalytic and adsorption processes involving bulky molecules. In contrast, one-dimensional channels, such as those in mordenite (MOR), offer enhanced shape-selectivity but may suffer from diffusion constraints</w:t>
      </w:r>
      <w:r w:rsidR="00AD1A25">
        <w:rPr>
          <w:rFonts w:ascii="Times New Roman" w:hAnsi="Times New Roman" w:cs="Times New Roman"/>
          <w:sz w:val="24"/>
          <w:szCs w:val="24"/>
        </w:rPr>
        <w:t xml:space="preserve"> </w:t>
      </w:r>
      <w:r w:rsidR="00AD1A25">
        <w:rPr>
          <w:rFonts w:ascii="Times New Roman" w:hAnsi="Times New Roman" w:cs="Times New Roman"/>
          <w:sz w:val="24"/>
          <w:szCs w:val="24"/>
        </w:rPr>
        <w:fldChar w:fldCharType="begin"/>
      </w:r>
      <w:r w:rsidR="00AD1A25">
        <w:rPr>
          <w:rFonts w:ascii="Times New Roman" w:hAnsi="Times New Roman" w:cs="Times New Roman"/>
          <w:sz w:val="24"/>
          <w:szCs w:val="24"/>
        </w:rPr>
        <w:instrText xml:space="preserve"> ADDIN ZOTERO_ITEM CSL_CITATION {"citationID":"AReE4Spu","properties":{"formattedCitation":"(P\\uc0\\u233{}rez-Ram\\uc0\\u237{}rez et al., 2008)","plainCitation":"(Pérez-Ramírez et al., 2008)","noteIndex":0},"citationItems":[{"id":568,"uris":["http://zotero.org/users/local/JOPSRQaa/items/RGJL9RL4"],"itemData":{"id":568,"type":"article-journal","container-title":"Chemical Society Reviews","DOI":"10.1039/B809030K","issue":"11","language":"en","page":"2530–2542","title":"Hierarchical zeolites: enhanced utilisation of microporous crystals in catalysis by advances in materials design","volume":"37","author":[{"family":"Pérez-Ramírez","given":"J."},{"family":"Christensen","given":"C.H."},{"family":"Egeblad","given":"K."},{"family":"Christensen","given":"C.H."},{"family":"Groen","given":"J.C."}],"issued":{"date-parts":[["2008"]]}}}],"schema":"https://github.com/citation-style-language/schema/raw/master/csl-citation.json"} </w:instrText>
      </w:r>
      <w:r w:rsidR="00AD1A25">
        <w:rPr>
          <w:rFonts w:ascii="Times New Roman" w:hAnsi="Times New Roman" w:cs="Times New Roman"/>
          <w:sz w:val="24"/>
          <w:szCs w:val="24"/>
        </w:rPr>
        <w:fldChar w:fldCharType="separate"/>
      </w:r>
      <w:r w:rsidR="00AD1A25" w:rsidRPr="00AD1A25">
        <w:rPr>
          <w:rFonts w:ascii="Times New Roman" w:hAnsi="Times New Roman" w:cs="Times New Roman"/>
          <w:sz w:val="24"/>
          <w:szCs w:val="24"/>
        </w:rPr>
        <w:t>(Pérez-Ramírez et al., 2008)</w:t>
      </w:r>
      <w:r w:rsidR="00AD1A25">
        <w:rPr>
          <w:rFonts w:ascii="Times New Roman" w:hAnsi="Times New Roman" w:cs="Times New Roman"/>
          <w:sz w:val="24"/>
          <w:szCs w:val="24"/>
        </w:rPr>
        <w:fldChar w:fldCharType="end"/>
      </w:r>
      <w:r w:rsidRPr="00D87706">
        <w:rPr>
          <w:rFonts w:ascii="Times New Roman" w:hAnsi="Times New Roman" w:cs="Times New Roman"/>
          <w:sz w:val="24"/>
          <w:szCs w:val="24"/>
        </w:rPr>
        <w:t>. Tailoring the pore structure through synthetic strategies, such as templating or post-synthetic modification, allows for fine-tuning zeolite performance toward specific separation and catalytic applications</w:t>
      </w:r>
      <w:r w:rsidR="00FA722A" w:rsidRPr="00FA722A">
        <w:rPr>
          <w:rFonts w:ascii="Times New Roman" w:hAnsi="Times New Roman" w:cs="Times New Roman"/>
          <w:b/>
          <w:bCs/>
          <w:sz w:val="24"/>
          <w:szCs w:val="24"/>
        </w:rPr>
        <w:t xml:space="preserve">. </w:t>
      </w:r>
      <w:r w:rsidR="00FA722A" w:rsidRPr="00DE4443">
        <w:rPr>
          <w:rFonts w:ascii="Times New Roman" w:hAnsi="Times New Roman" w:cs="Times New Roman"/>
          <w:sz w:val="24"/>
          <w:szCs w:val="24"/>
        </w:rPr>
        <w:t>Table 1</w:t>
      </w:r>
      <w:r w:rsidR="00FA722A" w:rsidRPr="00FA722A">
        <w:rPr>
          <w:rFonts w:ascii="Times New Roman" w:hAnsi="Times New Roman" w:cs="Times New Roman"/>
          <w:sz w:val="24"/>
          <w:szCs w:val="24"/>
        </w:rPr>
        <w:t xml:space="preserve"> summarizes key zeolite frameworks, their characteristic pore sizes, channel dimensionalities, and typical application domains</w:t>
      </w:r>
      <w:r w:rsidR="005C7669">
        <w:rPr>
          <w:rFonts w:ascii="Times New Roman" w:hAnsi="Times New Roman" w:cs="Times New Roman"/>
          <w:sz w:val="24"/>
          <w:szCs w:val="24"/>
        </w:rPr>
        <w:t xml:space="preserve"> </w:t>
      </w:r>
      <w:r w:rsidR="00400ABC">
        <w:rPr>
          <w:rFonts w:ascii="Times New Roman" w:hAnsi="Times New Roman" w:cs="Times New Roman"/>
          <w:sz w:val="24"/>
          <w:szCs w:val="24"/>
        </w:rPr>
        <w:fldChar w:fldCharType="begin"/>
      </w:r>
      <w:r w:rsidR="0098774B">
        <w:rPr>
          <w:rFonts w:ascii="Times New Roman" w:hAnsi="Times New Roman" w:cs="Times New Roman"/>
          <w:sz w:val="24"/>
          <w:szCs w:val="24"/>
        </w:rPr>
        <w:instrText xml:space="preserve"> ADDIN ZOTERO_ITEM CSL_CITATION {"citationID":"sj6ucw90","properties":{"formattedCitation":"(Davis, 1993; Jiang et al., 2010; Z. Liu et al., 2020; Paillaud et al., 2004; Tang et al., 2008)","plainCitation":"(Davis, 1993; Jiang et al., 2010; Z. Liu et al., 2020; Paillaud et al., 2004; Tang et al., 2008)","noteIndex":0},"citationItems":[{"id":567,"uris":["http://zotero.org/users/local/JOPSRQaa/items/LPYT6UZN"],"itemData":{"id":567,"type":"article-journal","container-title":"Accounts of Chemical Research","DOI":"10.1021/AR00027A006","issue":"3","language":"en","page":"111–115","title":"New vistas in zeolite and molecular sieve catalysis","volume":"26","author":[{"family":"Davis","given":"M.E."}],"issued":{"date-parts":[["1993"]]}}},{"id":572,"uris":["http://zotero.org/users/local/JOPSRQaa/items/U22K92EA"],"itemData":{"id":572,"type":"article-journal","container-title":"Angewandte Chemie","DOI":"10.1002/ANIE.201001506","issue":"29","language":"en","page":"4986–4988","title":"The Synthesis of an Extra‐Large‐Pore Zeolite with Double Three‐Ring Building Units and a Low Framework Density","volume":"49","author":[{"family":"Jiang","given":"J."},{"family":"Jiang","given":"J."},{"family":"Jordá","given":"J.L."},{"family":"Díaz-Cabañas","given":"M.J."},{"family":"Yu","given":"J."},{"family":"Corma","given":"A."}],"issued":{"date-parts":[["2010"]]}}},{"id":580,"uris":["http://zotero.org/users/local/JOPSRQaa/items/CNGQV32Q"],"itemData":{"id":580,"type":"article-journal","container-title":"Aiche Journal","DOI":"10.1002/AIC.16269","issue":"8","language":"en","title":"Dependence of zeolite topology on alkane diffusion inside diverse channels","URL":"https://doi.org/10.1002/AIC.16269","volume":"66","author":[{"family":"Liu","given":"Z."},{"family":"Zhou","given":"J."},{"family":"Tang","given":"X."},{"family":"Liu","given":"F."},{"family":"Yuan","given":"J."},{"family":"Li","given":"G."},{"family":"Huang","given":"L."},{"family":"Krishna","given":"R."},{"family":"Huang","given":"K."},{"family":"Zheng","given":"A."}],"issued":{"date-parts":[["2020"]]}}},{"id":571,"uris":["http://zotero.org/users/local/JOPSRQaa/items/H7MG7BZM"],"itemData":{"id":571,"type":"article-journal","container-title":"Science","DOI":"10.1126/SCIENCE.1098242","issue":"5673","language":"en","page":"990–992","title":"Extra-large-pore zeolites with two-dimensional channels formed by 14 and 12 rings","volume":"304","author":[{"family":"Paillaud","given":"J.-L."},{"family":"Harbuzaru","given":"B."},{"family":"Patarin","given":"J."},{"family":"Bats","given":"N."}],"issued":{"date-parts":[["2004"]]}}},{"id":569,"uris":["http://zotero.org/users/local/JOPSRQaa/items/BY7U36YY"],"itemData":{"id":569,"type":"article-journal","container-title":"Nature Materials","DOI":"10.1038/NMAT2169","issue":"5","language":"en","page":"381–385","title":"A zeolite family with chiral and achiral structures built from the same building layer","volume":"7","author":[{"family":"Tang","given":"L."},{"family":"Shi","given":"L."},{"family":"Bonneau","given":"C."},{"family":"Sun","given":"J."},{"family":"Yue","given":"H."},{"family":"Ojuva","given":"A."},{"family":"Lee","given":"B.L."},{"family":"Kritikos","given":"M."},{"family":"Bell","given":"R.G."},{"family":"Bacsik","given":"Z."},{"family":"Mink","given":"J."},{"family":"Mink","given":"J."},{"family":"Zou","given":"X."}],"issued":{"date-parts":[["2008"]]}}}],"schema":"https://github.com/citation-style-language/schema/raw/master/csl-citation.json"} </w:instrText>
      </w:r>
      <w:r w:rsidR="00400ABC">
        <w:rPr>
          <w:rFonts w:ascii="Times New Roman" w:hAnsi="Times New Roman" w:cs="Times New Roman"/>
          <w:sz w:val="24"/>
          <w:szCs w:val="24"/>
        </w:rPr>
        <w:fldChar w:fldCharType="separate"/>
      </w:r>
      <w:r w:rsidR="0098774B" w:rsidRPr="0098774B">
        <w:rPr>
          <w:rFonts w:ascii="Times New Roman" w:hAnsi="Times New Roman" w:cs="Times New Roman"/>
          <w:sz w:val="24"/>
        </w:rPr>
        <w:t>(Davis, 1993; Jiang et al., 2010; Z. Liu et al., 2020; Paillaud et al., 2004; Tang et al., 2008)</w:t>
      </w:r>
      <w:r w:rsidR="00400ABC">
        <w:rPr>
          <w:rFonts w:ascii="Times New Roman" w:hAnsi="Times New Roman" w:cs="Times New Roman"/>
          <w:sz w:val="24"/>
          <w:szCs w:val="24"/>
        </w:rPr>
        <w:fldChar w:fldCharType="end"/>
      </w:r>
      <w:r w:rsidR="00DE4443">
        <w:rPr>
          <w:rFonts w:ascii="Times New Roman" w:hAnsi="Times New Roman" w:cs="Times New Roman"/>
          <w:sz w:val="24"/>
          <w:szCs w:val="24"/>
        </w:rPr>
        <w:t>.</w:t>
      </w:r>
    </w:p>
    <w:p w14:paraId="315FAABB" w14:textId="71D4A417" w:rsidR="00DE4443" w:rsidRDefault="00DE4443" w:rsidP="00A15EC0">
      <w:pPr>
        <w:pStyle w:val="ListParagraph"/>
        <w:ind w:left="360"/>
        <w:jc w:val="both"/>
        <w:rPr>
          <w:rFonts w:ascii="Times New Roman" w:hAnsi="Times New Roman" w:cs="Times New Roman"/>
          <w:sz w:val="24"/>
          <w:szCs w:val="24"/>
        </w:rPr>
      </w:pPr>
      <w:r w:rsidRPr="00DE4443">
        <w:rPr>
          <w:rFonts w:ascii="Times New Roman" w:hAnsi="Times New Roman" w:cs="Times New Roman"/>
          <w:b/>
          <w:bCs/>
          <w:sz w:val="24"/>
          <w:szCs w:val="24"/>
        </w:rPr>
        <w:t>Table 1</w:t>
      </w:r>
      <w:r w:rsidRPr="00DE4443">
        <w:rPr>
          <w:rFonts w:ascii="Times New Roman" w:hAnsi="Times New Roman" w:cs="Times New Roman"/>
          <w:sz w:val="24"/>
          <w:szCs w:val="24"/>
        </w:rPr>
        <w:t>. Zeolite Frameworks: Pore Size, Channel System, and Applications</w:t>
      </w:r>
    </w:p>
    <w:p w14:paraId="7EB9368B" w14:textId="77777777" w:rsidR="000C6103" w:rsidRDefault="000C6103" w:rsidP="00A15EC0">
      <w:pPr>
        <w:pStyle w:val="ListParagraph"/>
        <w:ind w:left="360"/>
        <w:jc w:val="both"/>
        <w:rPr>
          <w:rFonts w:ascii="Times New Roman" w:hAnsi="Times New Roman" w:cs="Times New Roman"/>
          <w:sz w:val="24"/>
          <w:szCs w:val="24"/>
        </w:rPr>
      </w:pPr>
    </w:p>
    <w:tbl>
      <w:tblPr>
        <w:tblpPr w:leftFromText="180" w:rightFromText="180" w:vertAnchor="text" w:horzAnchor="margin" w:tblpY="-14"/>
        <w:tblW w:w="9553" w:type="dxa"/>
        <w:tblCellSpacing w:w="15" w:type="dxa"/>
        <w:tblCellMar>
          <w:top w:w="15" w:type="dxa"/>
          <w:left w:w="15" w:type="dxa"/>
          <w:bottom w:w="15" w:type="dxa"/>
          <w:right w:w="15" w:type="dxa"/>
        </w:tblCellMar>
        <w:tblLook w:val="04A0" w:firstRow="1" w:lastRow="0" w:firstColumn="1" w:lastColumn="0" w:noHBand="0" w:noVBand="1"/>
      </w:tblPr>
      <w:tblGrid>
        <w:gridCol w:w="1778"/>
        <w:gridCol w:w="2092"/>
        <w:gridCol w:w="1509"/>
        <w:gridCol w:w="4174"/>
      </w:tblGrid>
      <w:tr w:rsidR="000C6103" w:rsidRPr="00DE4443" w14:paraId="7F42C505" w14:textId="77777777" w:rsidTr="00170417">
        <w:trPr>
          <w:tblHeader/>
          <w:tblCellSpacing w:w="15" w:type="dxa"/>
        </w:trPr>
        <w:tc>
          <w:tcPr>
            <w:tcW w:w="0" w:type="auto"/>
            <w:vAlign w:val="center"/>
            <w:hideMark/>
          </w:tcPr>
          <w:p w14:paraId="7698AF55" w14:textId="77777777" w:rsidR="000C6103" w:rsidRPr="00DE4443" w:rsidRDefault="000C6103" w:rsidP="00AF13ED">
            <w:pPr>
              <w:spacing w:after="0" w:line="240" w:lineRule="auto"/>
              <w:jc w:val="center"/>
              <w:rPr>
                <w:rFonts w:ascii="Times New Roman" w:eastAsia="Times New Roman" w:hAnsi="Times New Roman" w:cs="Times New Roman"/>
                <w:b/>
                <w:bCs/>
                <w:sz w:val="24"/>
                <w:szCs w:val="24"/>
              </w:rPr>
            </w:pPr>
            <w:r w:rsidRPr="00DE4443">
              <w:rPr>
                <w:rFonts w:ascii="Times New Roman" w:eastAsia="Times New Roman" w:hAnsi="Times New Roman" w:cs="Times New Roman"/>
                <w:b/>
                <w:bCs/>
                <w:sz w:val="24"/>
                <w:szCs w:val="24"/>
              </w:rPr>
              <w:t>Framework Type</w:t>
            </w:r>
          </w:p>
        </w:tc>
        <w:tc>
          <w:tcPr>
            <w:tcW w:w="2062" w:type="dxa"/>
            <w:vAlign w:val="center"/>
            <w:hideMark/>
          </w:tcPr>
          <w:p w14:paraId="5A8B5074" w14:textId="77777777" w:rsidR="000C6103" w:rsidRPr="00DE4443" w:rsidRDefault="000C6103" w:rsidP="00AF13ED">
            <w:pPr>
              <w:spacing w:after="0" w:line="240" w:lineRule="auto"/>
              <w:jc w:val="center"/>
              <w:rPr>
                <w:rFonts w:ascii="Times New Roman" w:eastAsia="Times New Roman" w:hAnsi="Times New Roman" w:cs="Times New Roman"/>
                <w:b/>
                <w:bCs/>
                <w:sz w:val="24"/>
                <w:szCs w:val="24"/>
              </w:rPr>
            </w:pPr>
            <w:r w:rsidRPr="00DE4443">
              <w:rPr>
                <w:rFonts w:ascii="Times New Roman" w:eastAsia="Times New Roman" w:hAnsi="Times New Roman" w:cs="Times New Roman"/>
                <w:b/>
                <w:bCs/>
                <w:sz w:val="24"/>
                <w:szCs w:val="24"/>
              </w:rPr>
              <w:t>Pore Size (Å)</w:t>
            </w:r>
          </w:p>
        </w:tc>
        <w:tc>
          <w:tcPr>
            <w:tcW w:w="0" w:type="auto"/>
            <w:vAlign w:val="center"/>
            <w:hideMark/>
          </w:tcPr>
          <w:p w14:paraId="2D9A66A8" w14:textId="77777777" w:rsidR="000C6103" w:rsidRPr="00DE4443" w:rsidRDefault="000C6103" w:rsidP="00AF13ED">
            <w:pPr>
              <w:spacing w:after="0" w:line="240" w:lineRule="auto"/>
              <w:jc w:val="center"/>
              <w:rPr>
                <w:rFonts w:ascii="Times New Roman" w:eastAsia="Times New Roman" w:hAnsi="Times New Roman" w:cs="Times New Roman"/>
                <w:b/>
                <w:bCs/>
                <w:sz w:val="24"/>
                <w:szCs w:val="24"/>
              </w:rPr>
            </w:pPr>
            <w:r w:rsidRPr="00DE4443">
              <w:rPr>
                <w:rFonts w:ascii="Times New Roman" w:eastAsia="Times New Roman" w:hAnsi="Times New Roman" w:cs="Times New Roman"/>
                <w:b/>
                <w:bCs/>
                <w:sz w:val="24"/>
                <w:szCs w:val="24"/>
              </w:rPr>
              <w:t>Channel System</w:t>
            </w:r>
          </w:p>
        </w:tc>
        <w:tc>
          <w:tcPr>
            <w:tcW w:w="0" w:type="auto"/>
            <w:vAlign w:val="center"/>
            <w:hideMark/>
          </w:tcPr>
          <w:p w14:paraId="1760FFD1" w14:textId="77777777" w:rsidR="000C6103" w:rsidRPr="00DE4443" w:rsidRDefault="000C6103" w:rsidP="00AF13ED">
            <w:pPr>
              <w:spacing w:after="0" w:line="240" w:lineRule="auto"/>
              <w:jc w:val="center"/>
              <w:rPr>
                <w:rFonts w:ascii="Times New Roman" w:eastAsia="Times New Roman" w:hAnsi="Times New Roman" w:cs="Times New Roman"/>
                <w:b/>
                <w:bCs/>
                <w:sz w:val="24"/>
                <w:szCs w:val="24"/>
              </w:rPr>
            </w:pPr>
            <w:r w:rsidRPr="00DE4443">
              <w:rPr>
                <w:rFonts w:ascii="Times New Roman" w:eastAsia="Times New Roman" w:hAnsi="Times New Roman" w:cs="Times New Roman"/>
                <w:b/>
                <w:bCs/>
                <w:sz w:val="24"/>
                <w:szCs w:val="24"/>
              </w:rPr>
              <w:t>Typical Applications</w:t>
            </w:r>
          </w:p>
        </w:tc>
      </w:tr>
      <w:tr w:rsidR="000C6103" w:rsidRPr="00DE4443" w14:paraId="475756B2" w14:textId="77777777" w:rsidTr="00170417">
        <w:trPr>
          <w:tblCellSpacing w:w="15" w:type="dxa"/>
        </w:trPr>
        <w:tc>
          <w:tcPr>
            <w:tcW w:w="0" w:type="auto"/>
            <w:vAlign w:val="center"/>
            <w:hideMark/>
          </w:tcPr>
          <w:p w14:paraId="3F8D57B0" w14:textId="77777777" w:rsidR="000C6103" w:rsidRPr="00DE4443" w:rsidRDefault="000C6103" w:rsidP="00AF13ED">
            <w:pPr>
              <w:spacing w:after="0" w:line="240" w:lineRule="auto"/>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LTA (Zeolite A)</w:t>
            </w:r>
          </w:p>
        </w:tc>
        <w:tc>
          <w:tcPr>
            <w:tcW w:w="2062" w:type="dxa"/>
            <w:vAlign w:val="center"/>
            <w:hideMark/>
          </w:tcPr>
          <w:p w14:paraId="2C69D2FB" w14:textId="77777777" w:rsidR="000C6103" w:rsidRPr="00DE4443" w:rsidRDefault="000C6103" w:rsidP="00AF13ED">
            <w:pPr>
              <w:spacing w:after="0" w:line="240" w:lineRule="auto"/>
              <w:jc w:val="center"/>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4.1</w:t>
            </w:r>
          </w:p>
        </w:tc>
        <w:tc>
          <w:tcPr>
            <w:tcW w:w="0" w:type="auto"/>
            <w:vAlign w:val="center"/>
            <w:hideMark/>
          </w:tcPr>
          <w:p w14:paraId="72CFAB11" w14:textId="77777777" w:rsidR="000C6103" w:rsidRPr="00DE4443" w:rsidRDefault="000C6103" w:rsidP="00170417">
            <w:pPr>
              <w:spacing w:after="0" w:line="240" w:lineRule="auto"/>
              <w:jc w:val="center"/>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3D</w:t>
            </w:r>
          </w:p>
        </w:tc>
        <w:tc>
          <w:tcPr>
            <w:tcW w:w="0" w:type="auto"/>
            <w:vAlign w:val="center"/>
            <w:hideMark/>
          </w:tcPr>
          <w:p w14:paraId="23E29ABF" w14:textId="77777777" w:rsidR="000C6103" w:rsidRPr="00DE4443" w:rsidRDefault="000C6103" w:rsidP="00A15EC0">
            <w:pPr>
              <w:spacing w:after="0" w:line="240" w:lineRule="auto"/>
              <w:jc w:val="both"/>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Water softening, gas separation (CO₂, O₂/N₂)</w:t>
            </w:r>
          </w:p>
        </w:tc>
      </w:tr>
      <w:tr w:rsidR="000C6103" w:rsidRPr="00DE4443" w14:paraId="284A7F19" w14:textId="77777777" w:rsidTr="00170417">
        <w:trPr>
          <w:tblCellSpacing w:w="15" w:type="dxa"/>
        </w:trPr>
        <w:tc>
          <w:tcPr>
            <w:tcW w:w="0" w:type="auto"/>
            <w:vAlign w:val="center"/>
            <w:hideMark/>
          </w:tcPr>
          <w:p w14:paraId="7CA5C52D" w14:textId="77777777" w:rsidR="000C6103" w:rsidRPr="00DE4443" w:rsidRDefault="000C6103" w:rsidP="00AF13ED">
            <w:pPr>
              <w:spacing w:after="0" w:line="240" w:lineRule="auto"/>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FAU (Zeolite X/Y)</w:t>
            </w:r>
          </w:p>
        </w:tc>
        <w:tc>
          <w:tcPr>
            <w:tcW w:w="2062" w:type="dxa"/>
            <w:vAlign w:val="center"/>
            <w:hideMark/>
          </w:tcPr>
          <w:p w14:paraId="7E8A395E" w14:textId="77777777" w:rsidR="000C6103" w:rsidRPr="00DE4443" w:rsidRDefault="000C6103" w:rsidP="00AF13ED">
            <w:pPr>
              <w:spacing w:after="0" w:line="240" w:lineRule="auto"/>
              <w:jc w:val="center"/>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7.4</w:t>
            </w:r>
          </w:p>
        </w:tc>
        <w:tc>
          <w:tcPr>
            <w:tcW w:w="0" w:type="auto"/>
            <w:vAlign w:val="center"/>
            <w:hideMark/>
          </w:tcPr>
          <w:p w14:paraId="17C7CC41" w14:textId="77777777" w:rsidR="000C6103" w:rsidRPr="00DE4443" w:rsidRDefault="000C6103" w:rsidP="00170417">
            <w:pPr>
              <w:spacing w:after="0" w:line="240" w:lineRule="auto"/>
              <w:jc w:val="center"/>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3D</w:t>
            </w:r>
          </w:p>
        </w:tc>
        <w:tc>
          <w:tcPr>
            <w:tcW w:w="0" w:type="auto"/>
            <w:vAlign w:val="center"/>
            <w:hideMark/>
          </w:tcPr>
          <w:p w14:paraId="66F38BE3" w14:textId="77777777" w:rsidR="000C6103" w:rsidRPr="00DE4443" w:rsidRDefault="000C6103" w:rsidP="00A15EC0">
            <w:pPr>
              <w:spacing w:after="0" w:line="240" w:lineRule="auto"/>
              <w:jc w:val="both"/>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Catalysis (FCC), adsorption of large organics</w:t>
            </w:r>
          </w:p>
        </w:tc>
      </w:tr>
      <w:tr w:rsidR="000C6103" w:rsidRPr="00DE4443" w14:paraId="0BE57D06" w14:textId="77777777" w:rsidTr="00170417">
        <w:trPr>
          <w:tblCellSpacing w:w="15" w:type="dxa"/>
        </w:trPr>
        <w:tc>
          <w:tcPr>
            <w:tcW w:w="0" w:type="auto"/>
            <w:vAlign w:val="center"/>
            <w:hideMark/>
          </w:tcPr>
          <w:p w14:paraId="4CFAB0AE" w14:textId="77777777" w:rsidR="000C6103" w:rsidRPr="00DE4443" w:rsidRDefault="000C6103" w:rsidP="00AF13ED">
            <w:pPr>
              <w:spacing w:after="0" w:line="240" w:lineRule="auto"/>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MFI (ZSM-5)</w:t>
            </w:r>
          </w:p>
        </w:tc>
        <w:tc>
          <w:tcPr>
            <w:tcW w:w="2062" w:type="dxa"/>
            <w:vAlign w:val="center"/>
            <w:hideMark/>
          </w:tcPr>
          <w:p w14:paraId="4858F1CE" w14:textId="77777777" w:rsidR="000C6103" w:rsidRPr="00DE4443" w:rsidRDefault="000C6103" w:rsidP="00AF13ED">
            <w:pPr>
              <w:spacing w:after="0" w:line="240" w:lineRule="auto"/>
              <w:jc w:val="center"/>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5.5–5.6</w:t>
            </w:r>
          </w:p>
        </w:tc>
        <w:tc>
          <w:tcPr>
            <w:tcW w:w="0" w:type="auto"/>
            <w:vAlign w:val="center"/>
            <w:hideMark/>
          </w:tcPr>
          <w:p w14:paraId="17414993" w14:textId="77777777" w:rsidR="000C6103" w:rsidRPr="00DE4443" w:rsidRDefault="000C6103" w:rsidP="00170417">
            <w:pPr>
              <w:spacing w:after="0" w:line="240" w:lineRule="auto"/>
              <w:jc w:val="center"/>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3D</w:t>
            </w:r>
          </w:p>
        </w:tc>
        <w:tc>
          <w:tcPr>
            <w:tcW w:w="0" w:type="auto"/>
            <w:vAlign w:val="center"/>
            <w:hideMark/>
          </w:tcPr>
          <w:p w14:paraId="3EB048CC" w14:textId="77777777" w:rsidR="000C6103" w:rsidRPr="00DE4443" w:rsidRDefault="000C6103" w:rsidP="00A15EC0">
            <w:pPr>
              <w:spacing w:after="0" w:line="240" w:lineRule="auto"/>
              <w:jc w:val="both"/>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Shape-selective catalysis, hydrocarbon isomerization</w:t>
            </w:r>
          </w:p>
        </w:tc>
      </w:tr>
      <w:tr w:rsidR="000C6103" w:rsidRPr="00DE4443" w14:paraId="1FC3B15D" w14:textId="77777777" w:rsidTr="00170417">
        <w:trPr>
          <w:tblCellSpacing w:w="15" w:type="dxa"/>
        </w:trPr>
        <w:tc>
          <w:tcPr>
            <w:tcW w:w="0" w:type="auto"/>
            <w:vAlign w:val="center"/>
            <w:hideMark/>
          </w:tcPr>
          <w:p w14:paraId="7DFA0A85" w14:textId="77777777" w:rsidR="000C6103" w:rsidRPr="00DE4443" w:rsidRDefault="000C6103" w:rsidP="00AF13ED">
            <w:pPr>
              <w:spacing w:after="0" w:line="240" w:lineRule="auto"/>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MOR (Mordenite)</w:t>
            </w:r>
          </w:p>
        </w:tc>
        <w:tc>
          <w:tcPr>
            <w:tcW w:w="2062" w:type="dxa"/>
            <w:vAlign w:val="center"/>
            <w:hideMark/>
          </w:tcPr>
          <w:p w14:paraId="7C728B1F" w14:textId="77777777" w:rsidR="000C6103" w:rsidRPr="00DE4443" w:rsidRDefault="000C6103" w:rsidP="00AF13ED">
            <w:pPr>
              <w:spacing w:after="0" w:line="240" w:lineRule="auto"/>
              <w:jc w:val="center"/>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6.5 × 7.0 and 2.6 × 5.7</w:t>
            </w:r>
          </w:p>
        </w:tc>
        <w:tc>
          <w:tcPr>
            <w:tcW w:w="0" w:type="auto"/>
            <w:vAlign w:val="center"/>
            <w:hideMark/>
          </w:tcPr>
          <w:p w14:paraId="51501960" w14:textId="77777777" w:rsidR="000C6103" w:rsidRPr="00DE4443" w:rsidRDefault="000C6103" w:rsidP="00170417">
            <w:pPr>
              <w:spacing w:after="0" w:line="240" w:lineRule="auto"/>
              <w:jc w:val="center"/>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1D</w:t>
            </w:r>
          </w:p>
        </w:tc>
        <w:tc>
          <w:tcPr>
            <w:tcW w:w="0" w:type="auto"/>
            <w:vAlign w:val="center"/>
            <w:hideMark/>
          </w:tcPr>
          <w:p w14:paraId="08EA4E1F" w14:textId="77777777" w:rsidR="000C6103" w:rsidRPr="00DE4443" w:rsidRDefault="000C6103" w:rsidP="00A15EC0">
            <w:pPr>
              <w:spacing w:after="0" w:line="240" w:lineRule="auto"/>
              <w:jc w:val="both"/>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Aromatic adsorption, alcohol dehydration</w:t>
            </w:r>
          </w:p>
        </w:tc>
      </w:tr>
      <w:tr w:rsidR="000C6103" w:rsidRPr="00DE4443" w14:paraId="2148ABB4" w14:textId="77777777" w:rsidTr="00170417">
        <w:trPr>
          <w:tblCellSpacing w:w="15" w:type="dxa"/>
        </w:trPr>
        <w:tc>
          <w:tcPr>
            <w:tcW w:w="0" w:type="auto"/>
            <w:vAlign w:val="center"/>
            <w:hideMark/>
          </w:tcPr>
          <w:p w14:paraId="3177F5CF" w14:textId="77777777" w:rsidR="000C6103" w:rsidRPr="00DE4443" w:rsidRDefault="000C6103" w:rsidP="00AF13ED">
            <w:pPr>
              <w:spacing w:after="0" w:line="240" w:lineRule="auto"/>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BEA (Beta Zeolite)</w:t>
            </w:r>
          </w:p>
        </w:tc>
        <w:tc>
          <w:tcPr>
            <w:tcW w:w="2062" w:type="dxa"/>
            <w:vAlign w:val="center"/>
            <w:hideMark/>
          </w:tcPr>
          <w:p w14:paraId="621DC271" w14:textId="77777777" w:rsidR="000C6103" w:rsidRPr="00DE4443" w:rsidRDefault="000C6103" w:rsidP="00AF13ED">
            <w:pPr>
              <w:spacing w:after="0" w:line="240" w:lineRule="auto"/>
              <w:jc w:val="center"/>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6.6 × 6.7</w:t>
            </w:r>
          </w:p>
        </w:tc>
        <w:tc>
          <w:tcPr>
            <w:tcW w:w="0" w:type="auto"/>
            <w:vAlign w:val="center"/>
            <w:hideMark/>
          </w:tcPr>
          <w:p w14:paraId="2AB94464" w14:textId="77777777" w:rsidR="000C6103" w:rsidRPr="00DE4443" w:rsidRDefault="000C6103" w:rsidP="00170417">
            <w:pPr>
              <w:spacing w:after="0" w:line="240" w:lineRule="auto"/>
              <w:jc w:val="center"/>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3D</w:t>
            </w:r>
          </w:p>
        </w:tc>
        <w:tc>
          <w:tcPr>
            <w:tcW w:w="0" w:type="auto"/>
            <w:vAlign w:val="center"/>
            <w:hideMark/>
          </w:tcPr>
          <w:p w14:paraId="208173EA" w14:textId="77777777" w:rsidR="000C6103" w:rsidRPr="00DE4443" w:rsidRDefault="000C6103" w:rsidP="00A15EC0">
            <w:pPr>
              <w:spacing w:after="0" w:line="240" w:lineRule="auto"/>
              <w:jc w:val="both"/>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Biomass conversion, fine chemical synthesis</w:t>
            </w:r>
          </w:p>
        </w:tc>
      </w:tr>
      <w:tr w:rsidR="000C6103" w:rsidRPr="00DE4443" w14:paraId="4846F29D" w14:textId="77777777" w:rsidTr="00170417">
        <w:trPr>
          <w:tblCellSpacing w:w="15" w:type="dxa"/>
        </w:trPr>
        <w:tc>
          <w:tcPr>
            <w:tcW w:w="0" w:type="auto"/>
            <w:vAlign w:val="center"/>
            <w:hideMark/>
          </w:tcPr>
          <w:p w14:paraId="7BEFEE1B" w14:textId="77777777" w:rsidR="000C6103" w:rsidRPr="00DE4443" w:rsidRDefault="000C6103" w:rsidP="00AF13ED">
            <w:pPr>
              <w:spacing w:after="0" w:line="240" w:lineRule="auto"/>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FER (Ferrierite)</w:t>
            </w:r>
          </w:p>
        </w:tc>
        <w:tc>
          <w:tcPr>
            <w:tcW w:w="2062" w:type="dxa"/>
            <w:vAlign w:val="center"/>
            <w:hideMark/>
          </w:tcPr>
          <w:p w14:paraId="3E8E7A38" w14:textId="77777777" w:rsidR="000C6103" w:rsidRPr="00DE4443" w:rsidRDefault="000C6103" w:rsidP="00AF13ED">
            <w:pPr>
              <w:spacing w:after="0" w:line="240" w:lineRule="auto"/>
              <w:jc w:val="center"/>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4.2 × 5.4 and 3.5 × 4.8</w:t>
            </w:r>
          </w:p>
        </w:tc>
        <w:tc>
          <w:tcPr>
            <w:tcW w:w="0" w:type="auto"/>
            <w:vAlign w:val="center"/>
            <w:hideMark/>
          </w:tcPr>
          <w:p w14:paraId="7AF38C49" w14:textId="77777777" w:rsidR="000C6103" w:rsidRPr="00DE4443" w:rsidRDefault="000C6103" w:rsidP="00170417">
            <w:pPr>
              <w:spacing w:after="0" w:line="240" w:lineRule="auto"/>
              <w:jc w:val="center"/>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2D</w:t>
            </w:r>
          </w:p>
        </w:tc>
        <w:tc>
          <w:tcPr>
            <w:tcW w:w="0" w:type="auto"/>
            <w:vAlign w:val="center"/>
            <w:hideMark/>
          </w:tcPr>
          <w:p w14:paraId="6C59B378" w14:textId="77777777" w:rsidR="000C6103" w:rsidRPr="00DE4443" w:rsidRDefault="000C6103" w:rsidP="00A15EC0">
            <w:pPr>
              <w:spacing w:after="0" w:line="240" w:lineRule="auto"/>
              <w:jc w:val="both"/>
              <w:rPr>
                <w:rFonts w:ascii="Times New Roman" w:eastAsia="Times New Roman" w:hAnsi="Times New Roman" w:cs="Times New Roman"/>
                <w:sz w:val="24"/>
                <w:szCs w:val="24"/>
              </w:rPr>
            </w:pPr>
            <w:r w:rsidRPr="00DE4443">
              <w:rPr>
                <w:rFonts w:ascii="Times New Roman" w:eastAsia="Times New Roman" w:hAnsi="Times New Roman" w:cs="Times New Roman"/>
                <w:sz w:val="24"/>
                <w:szCs w:val="24"/>
              </w:rPr>
              <w:t>Olefin skeletal isomerization, gas separations</w:t>
            </w:r>
          </w:p>
        </w:tc>
      </w:tr>
    </w:tbl>
    <w:p w14:paraId="16A0D546" w14:textId="77777777" w:rsidR="00DE4443" w:rsidRPr="00797FC8" w:rsidRDefault="00DE4443" w:rsidP="00A15EC0">
      <w:pPr>
        <w:pStyle w:val="ListParagraph"/>
        <w:ind w:left="360"/>
        <w:jc w:val="both"/>
        <w:rPr>
          <w:rFonts w:ascii="Times New Roman" w:hAnsi="Times New Roman" w:cs="Times New Roman"/>
          <w:sz w:val="24"/>
          <w:szCs w:val="24"/>
        </w:rPr>
      </w:pPr>
    </w:p>
    <w:p w14:paraId="0973E289" w14:textId="2E191EDD" w:rsidR="000C6103" w:rsidRDefault="00B74627" w:rsidP="00A15EC0">
      <w:pPr>
        <w:pStyle w:val="ListParagraph"/>
        <w:numPr>
          <w:ilvl w:val="0"/>
          <w:numId w:val="2"/>
        </w:numPr>
        <w:ind w:left="360"/>
        <w:jc w:val="both"/>
        <w:rPr>
          <w:rFonts w:ascii="Times New Roman" w:hAnsi="Times New Roman" w:cs="Times New Roman"/>
          <w:sz w:val="24"/>
          <w:szCs w:val="24"/>
        </w:rPr>
      </w:pPr>
      <w:r w:rsidRPr="00B74627">
        <w:rPr>
          <w:rFonts w:ascii="Times New Roman" w:hAnsi="Times New Roman" w:cs="Times New Roman"/>
          <w:sz w:val="24"/>
          <w:szCs w:val="24"/>
        </w:rPr>
        <w:t>Cation Distribution and Ion-Exchange Properties</w:t>
      </w:r>
    </w:p>
    <w:p w14:paraId="68CA2D74" w14:textId="473E8BDE" w:rsidR="00B74627" w:rsidRDefault="00B74627" w:rsidP="00A15EC0">
      <w:pPr>
        <w:pStyle w:val="ListParagraph"/>
        <w:ind w:left="360"/>
        <w:jc w:val="both"/>
        <w:rPr>
          <w:rFonts w:ascii="Times New Roman" w:hAnsi="Times New Roman" w:cs="Times New Roman"/>
          <w:sz w:val="24"/>
          <w:szCs w:val="24"/>
        </w:rPr>
      </w:pPr>
      <w:r w:rsidRPr="00B74627">
        <w:rPr>
          <w:rFonts w:ascii="Times New Roman" w:hAnsi="Times New Roman" w:cs="Times New Roman"/>
          <w:sz w:val="24"/>
          <w:szCs w:val="24"/>
        </w:rPr>
        <w:t>Beyond their framework architecture, the location and nature of extra-framework cations critically influence the functional behavior of zeolites, particularly in ion-exchange and catalytic applications</w:t>
      </w:r>
      <w:r w:rsidR="003230BC">
        <w:rPr>
          <w:rFonts w:ascii="Times New Roman" w:hAnsi="Times New Roman" w:cs="Times New Roman"/>
          <w:sz w:val="24"/>
          <w:szCs w:val="24"/>
        </w:rPr>
        <w:t xml:space="preserve"> </w:t>
      </w:r>
      <w:r w:rsidR="003230BC">
        <w:rPr>
          <w:rFonts w:ascii="Times New Roman" w:hAnsi="Times New Roman" w:cs="Times New Roman"/>
          <w:sz w:val="24"/>
          <w:szCs w:val="24"/>
        </w:rPr>
        <w:fldChar w:fldCharType="begin"/>
      </w:r>
      <w:r w:rsidR="008E737E">
        <w:rPr>
          <w:rFonts w:ascii="Times New Roman" w:hAnsi="Times New Roman" w:cs="Times New Roman"/>
          <w:sz w:val="24"/>
          <w:szCs w:val="24"/>
        </w:rPr>
        <w:instrText xml:space="preserve"> ADDIN ZOTERO_ITEM CSL_CITATION {"citationID":"HdlZiS1X","properties":{"formattedCitation":"(L\\uc0\\u252{} et al., 2024)","plainCitation":"(Lü et al., 2024)","noteIndex":0},"citationItems":[{"id":561,"uris":["http://zotero.org/users/local/JOPSRQaa/items/KEG4U9QX"],"itemData":{"id":561,"type":"article-journal","container-title":"Visual Education","DOI":"10.1038/s41586-024-08206-1","issue":"8042","language":"en","page":"368–373","title":"A stable zeolite with atomically ordered and interconnected mesopore channel","volume":"636","author":[{"family":"Lü","given":"P."},{"family":"Xu","given":"J."},{"family":"Sun","given":"Y."},{"family":"Guillet‐Nicolas","given":"R."},{"family":"Willhammar","given":"T."},{"family":"Fahda","given":"M."},{"family":"Dib","given":"E."},{"family":"Wang","given":"B."},{"family":"Qin","given":"Z."},{"family":"Xu","given":"H."},{"family":"Cho","given":"J."},{"family":"Liu","given":"Z."},{"family":"Yu","given":"H."},{"family":"Yang","given":"X."},{"family":"Lang","given":"Q."},{"family":"Mintova","given":"S."},{"family":"Zou","given":"X."},{"family":"Valtchev","given":"V."}],"issued":{"date-parts":[["2024"]]}}}],"schema":"https://github.com/citation-style-language/schema/raw/master/csl-citation.json"} </w:instrText>
      </w:r>
      <w:r w:rsidR="003230BC">
        <w:rPr>
          <w:rFonts w:ascii="Times New Roman" w:hAnsi="Times New Roman" w:cs="Times New Roman"/>
          <w:sz w:val="24"/>
          <w:szCs w:val="24"/>
        </w:rPr>
        <w:fldChar w:fldCharType="separate"/>
      </w:r>
      <w:r w:rsidR="008E737E" w:rsidRPr="008E737E">
        <w:rPr>
          <w:rFonts w:ascii="Times New Roman" w:hAnsi="Times New Roman" w:cs="Times New Roman"/>
          <w:sz w:val="24"/>
          <w:szCs w:val="24"/>
        </w:rPr>
        <w:t>(Lü et al., 2024)</w:t>
      </w:r>
      <w:r w:rsidR="003230BC">
        <w:rPr>
          <w:rFonts w:ascii="Times New Roman" w:hAnsi="Times New Roman" w:cs="Times New Roman"/>
          <w:sz w:val="24"/>
          <w:szCs w:val="24"/>
        </w:rPr>
        <w:fldChar w:fldCharType="end"/>
      </w:r>
      <w:r w:rsidRPr="00B74627">
        <w:rPr>
          <w:rFonts w:ascii="Times New Roman" w:hAnsi="Times New Roman" w:cs="Times New Roman"/>
          <w:sz w:val="24"/>
          <w:szCs w:val="24"/>
        </w:rPr>
        <w:t xml:space="preserve">. Cations are positioned within the channels and cages of the zeolite structure, often situated close to the </w:t>
      </w:r>
      <w:proofErr w:type="spellStart"/>
      <w:r w:rsidRPr="00B74627">
        <w:rPr>
          <w:rFonts w:ascii="Times New Roman" w:hAnsi="Times New Roman" w:cs="Times New Roman"/>
          <w:sz w:val="24"/>
          <w:szCs w:val="24"/>
        </w:rPr>
        <w:t>AlO</w:t>
      </w:r>
      <w:proofErr w:type="spellEnd"/>
      <w:r w:rsidRPr="00B74627">
        <w:rPr>
          <w:rFonts w:ascii="Times New Roman" w:hAnsi="Times New Roman" w:cs="Times New Roman"/>
          <w:sz w:val="24"/>
          <w:szCs w:val="24"/>
        </w:rPr>
        <w:t>₄ units that create localized negative charges. The accessibility, mobility, and exchangeability of these cations depend heavily on the framework topology, the Si/Al ratio, and the degree of hydration. Ion-exchange processes, where native cations are replaced with desired target ions, underpin key applications such as water decontamination, heavy metal capture, and selective separation of ions in industrial processes. Furthermore, the nature of these cations can modulate the Brønsted and Lewis acidity of zeolites, significantly affecting their catalytic activity in acid-catalyzed reactions</w:t>
      </w:r>
      <w:r w:rsidR="0025732A">
        <w:rPr>
          <w:rFonts w:ascii="Times New Roman" w:hAnsi="Times New Roman" w:cs="Times New Roman"/>
          <w:sz w:val="24"/>
          <w:szCs w:val="24"/>
        </w:rPr>
        <w:t xml:space="preserve"> </w:t>
      </w:r>
      <w:r w:rsidR="00654266">
        <w:rPr>
          <w:rFonts w:ascii="Times New Roman" w:hAnsi="Times New Roman" w:cs="Times New Roman"/>
          <w:sz w:val="24"/>
          <w:szCs w:val="24"/>
        </w:rPr>
        <w:fldChar w:fldCharType="begin"/>
      </w:r>
      <w:r w:rsidR="004B1153">
        <w:rPr>
          <w:rFonts w:ascii="Times New Roman" w:hAnsi="Times New Roman" w:cs="Times New Roman"/>
          <w:sz w:val="24"/>
          <w:szCs w:val="24"/>
        </w:rPr>
        <w:instrText xml:space="preserve"> ADDIN ZOTERO_ITEM CSL_CITATION {"citationID":"WWtVLalS","properties":{"formattedCitation":"(S. Lee et al., 2024)","plainCitation":"(S. Lee et al., 2024)","noteIndex":0},"citationItems":[{"id":573,"uris":["http://zotero.org/users/local/JOPSRQaa/items/8YS33HWX"],"itemData":{"id":573,"type":"chapter","container-title":"Cooperative Interplay of Micropores/Mesopores of Hierarchical Zeolite in Chemical Production. ACS Catalysis","language":"en","note":"DOI: 10.1021/acscatal.3c05170","author":[{"family":"Lee","given":"S."},{"family":"Park","given":"Y."},{"family":"Choi","given":"M."}],"issued":{"date-parts":[["2024"]]}}}],"schema":"https://github.com/citation-style-language/schema/raw/master/csl-citation.json"} </w:instrText>
      </w:r>
      <w:r w:rsidR="00654266">
        <w:rPr>
          <w:rFonts w:ascii="Times New Roman" w:hAnsi="Times New Roman" w:cs="Times New Roman"/>
          <w:sz w:val="24"/>
          <w:szCs w:val="24"/>
        </w:rPr>
        <w:fldChar w:fldCharType="separate"/>
      </w:r>
      <w:r w:rsidR="004B1153" w:rsidRPr="004B1153">
        <w:rPr>
          <w:rFonts w:ascii="Times New Roman" w:hAnsi="Times New Roman" w:cs="Times New Roman"/>
          <w:sz w:val="24"/>
        </w:rPr>
        <w:t>(S. Lee et al., 2024)</w:t>
      </w:r>
      <w:r w:rsidR="00654266">
        <w:rPr>
          <w:rFonts w:ascii="Times New Roman" w:hAnsi="Times New Roman" w:cs="Times New Roman"/>
          <w:sz w:val="24"/>
          <w:szCs w:val="24"/>
        </w:rPr>
        <w:fldChar w:fldCharType="end"/>
      </w:r>
      <w:r w:rsidRPr="00B74627">
        <w:rPr>
          <w:rFonts w:ascii="Times New Roman" w:hAnsi="Times New Roman" w:cs="Times New Roman"/>
          <w:sz w:val="24"/>
          <w:szCs w:val="24"/>
        </w:rPr>
        <w:t>. Optimizing cation distribution through tailored synthesis or post-synthetic ion-exchange treatments is thus vital for maximizing zeolite efficiency in specific functional roles</w:t>
      </w:r>
      <w:r w:rsidR="00654266">
        <w:rPr>
          <w:rFonts w:ascii="Times New Roman" w:hAnsi="Times New Roman" w:cs="Times New Roman"/>
          <w:sz w:val="24"/>
          <w:szCs w:val="24"/>
        </w:rPr>
        <w:t xml:space="preserve"> </w:t>
      </w:r>
      <w:r w:rsidR="00095B41">
        <w:rPr>
          <w:rFonts w:ascii="Times New Roman" w:hAnsi="Times New Roman" w:cs="Times New Roman"/>
          <w:sz w:val="24"/>
          <w:szCs w:val="24"/>
        </w:rPr>
        <w:fldChar w:fldCharType="begin"/>
      </w:r>
      <w:r w:rsidR="00095B41">
        <w:rPr>
          <w:rFonts w:ascii="Times New Roman" w:hAnsi="Times New Roman" w:cs="Times New Roman"/>
          <w:sz w:val="24"/>
          <w:szCs w:val="24"/>
        </w:rPr>
        <w:instrText xml:space="preserve"> ADDIN ZOTERO_ITEM CSL_CITATION {"citationID":"Wx6XSHbz","properties":{"formattedCitation":"(Yu &amp; Zhao, 2022b)","plainCitation":"(Yu &amp; Zhao, 2022b)","noteIndex":0},"citationItems":[{"id":549,"uris":["http://zotero.org/users/local/JOPSRQaa/items/FJGWJ4WQ"],"itemData":{"id":549,"type":"article-journal","container-title":"National Science Review","DOI":"10.1093/nsr/nwac157","issue":"9","language":"en","title":"Preface to special topic on new era of zeolite science","URL":"https://doi.org/10.1093/nsr/nwac157","volume":"9","author":[{"family":"Yu","given":"J."},{"family":"Zhao","given":"D."}],"issued":{"date-parts":[["2022"]]}}}],"schema":"https://github.com/citation-style-language/schema/raw/master/csl-citation.json"} </w:instrText>
      </w:r>
      <w:r w:rsidR="00095B41">
        <w:rPr>
          <w:rFonts w:ascii="Times New Roman" w:hAnsi="Times New Roman" w:cs="Times New Roman"/>
          <w:sz w:val="24"/>
          <w:szCs w:val="24"/>
        </w:rPr>
        <w:fldChar w:fldCharType="separate"/>
      </w:r>
      <w:r w:rsidR="00095B41" w:rsidRPr="00095B41">
        <w:rPr>
          <w:rFonts w:ascii="Times New Roman" w:hAnsi="Times New Roman" w:cs="Times New Roman"/>
          <w:sz w:val="24"/>
        </w:rPr>
        <w:t>(Yu &amp; Zhao, 2022b)</w:t>
      </w:r>
      <w:r w:rsidR="00095B41">
        <w:rPr>
          <w:rFonts w:ascii="Times New Roman" w:hAnsi="Times New Roman" w:cs="Times New Roman"/>
          <w:sz w:val="24"/>
          <w:szCs w:val="24"/>
        </w:rPr>
        <w:fldChar w:fldCharType="end"/>
      </w:r>
      <w:r w:rsidR="008F7F88">
        <w:rPr>
          <w:rFonts w:ascii="Times New Roman" w:hAnsi="Times New Roman" w:cs="Times New Roman"/>
          <w:sz w:val="24"/>
          <w:szCs w:val="24"/>
        </w:rPr>
        <w:t>.</w:t>
      </w:r>
    </w:p>
    <w:p w14:paraId="2EEF3184" w14:textId="25EF1914" w:rsidR="00A33D07" w:rsidRDefault="00A33D07" w:rsidP="00A15EC0">
      <w:pPr>
        <w:pStyle w:val="ListParagraph"/>
        <w:ind w:left="360"/>
        <w:jc w:val="both"/>
        <w:rPr>
          <w:rFonts w:ascii="Times New Roman" w:hAnsi="Times New Roman" w:cs="Times New Roman"/>
          <w:sz w:val="24"/>
          <w:szCs w:val="24"/>
        </w:rPr>
      </w:pPr>
    </w:p>
    <w:p w14:paraId="60A1E51D" w14:textId="3DDF6300" w:rsidR="00AF13ED" w:rsidRDefault="00AF13ED" w:rsidP="00A15EC0">
      <w:pPr>
        <w:pStyle w:val="ListParagraph"/>
        <w:ind w:left="360"/>
        <w:jc w:val="both"/>
        <w:rPr>
          <w:rFonts w:ascii="Times New Roman" w:hAnsi="Times New Roman" w:cs="Times New Roman"/>
          <w:sz w:val="24"/>
          <w:szCs w:val="24"/>
        </w:rPr>
      </w:pPr>
    </w:p>
    <w:p w14:paraId="3DE5CC32" w14:textId="77777777" w:rsidR="00AF13ED" w:rsidRDefault="00AF13ED" w:rsidP="00A15EC0">
      <w:pPr>
        <w:pStyle w:val="ListParagraph"/>
        <w:ind w:left="360"/>
        <w:jc w:val="both"/>
        <w:rPr>
          <w:rFonts w:ascii="Times New Roman" w:hAnsi="Times New Roman" w:cs="Times New Roman"/>
          <w:sz w:val="24"/>
          <w:szCs w:val="24"/>
        </w:rPr>
      </w:pPr>
    </w:p>
    <w:p w14:paraId="56C38E34" w14:textId="77777777" w:rsidR="00712A1E" w:rsidRDefault="00712A1E" w:rsidP="00A15EC0">
      <w:pPr>
        <w:pStyle w:val="ListParagraph"/>
        <w:tabs>
          <w:tab w:val="left" w:pos="2129"/>
        </w:tabs>
        <w:ind w:left="360"/>
        <w:jc w:val="both"/>
        <w:rPr>
          <w:rFonts w:ascii="Times New Roman" w:hAnsi="Times New Roman" w:cs="Times New Roman"/>
          <w:sz w:val="24"/>
          <w:szCs w:val="24"/>
        </w:rPr>
      </w:pPr>
    </w:p>
    <w:p w14:paraId="4C028856" w14:textId="023AE88D" w:rsidR="008F7F88" w:rsidRDefault="003D35A0" w:rsidP="00A15EC0">
      <w:pPr>
        <w:pStyle w:val="ListParagraph"/>
        <w:numPr>
          <w:ilvl w:val="0"/>
          <w:numId w:val="1"/>
        </w:numPr>
        <w:ind w:left="360"/>
        <w:jc w:val="both"/>
        <w:rPr>
          <w:rFonts w:ascii="Times New Roman" w:hAnsi="Times New Roman" w:cs="Times New Roman"/>
          <w:sz w:val="24"/>
          <w:szCs w:val="24"/>
        </w:rPr>
      </w:pPr>
      <w:r w:rsidRPr="003D35A0">
        <w:rPr>
          <w:rFonts w:ascii="Times New Roman" w:hAnsi="Times New Roman" w:cs="Times New Roman"/>
          <w:sz w:val="24"/>
          <w:szCs w:val="24"/>
        </w:rPr>
        <w:t>Engineering Zeolite Structures for Advanced Applications</w:t>
      </w:r>
    </w:p>
    <w:p w14:paraId="52E1C026" w14:textId="35B2F648" w:rsidR="003D35A0" w:rsidRDefault="00445021" w:rsidP="006402ED">
      <w:pPr>
        <w:pStyle w:val="ListParagraph"/>
        <w:ind w:left="0" w:firstLine="360"/>
        <w:jc w:val="both"/>
        <w:rPr>
          <w:rFonts w:ascii="Times New Roman" w:hAnsi="Times New Roman" w:cs="Times New Roman"/>
          <w:sz w:val="24"/>
          <w:szCs w:val="24"/>
        </w:rPr>
      </w:pPr>
      <w:r w:rsidRPr="00445021">
        <w:rPr>
          <w:rFonts w:ascii="Times New Roman" w:hAnsi="Times New Roman" w:cs="Times New Roman"/>
          <w:sz w:val="24"/>
          <w:szCs w:val="24"/>
        </w:rPr>
        <w:t>The remarkable performance of zeolites in various technological fields stems not only from their intrinsic crystalline structures but also from deliberate engineering strategies that modify and enhance their physicochemical propertie</w:t>
      </w:r>
      <w:r w:rsidR="00700814">
        <w:rPr>
          <w:rFonts w:ascii="Times New Roman" w:hAnsi="Times New Roman" w:cs="Times New Roman"/>
          <w:sz w:val="24"/>
          <w:szCs w:val="24"/>
        </w:rPr>
        <w:t>s</w:t>
      </w:r>
      <w:r w:rsidR="0060486E">
        <w:rPr>
          <w:rFonts w:ascii="Times New Roman" w:hAnsi="Times New Roman" w:cs="Times New Roman"/>
          <w:sz w:val="24"/>
          <w:szCs w:val="24"/>
        </w:rPr>
        <w:t xml:space="preserve"> </w:t>
      </w:r>
      <w:r w:rsidR="0060486E">
        <w:rPr>
          <w:rFonts w:ascii="Times New Roman" w:hAnsi="Times New Roman" w:cs="Times New Roman"/>
          <w:sz w:val="24"/>
          <w:szCs w:val="24"/>
        </w:rPr>
        <w:fldChar w:fldCharType="begin"/>
      </w:r>
      <w:r w:rsidR="0060486E">
        <w:rPr>
          <w:rFonts w:ascii="Times New Roman" w:hAnsi="Times New Roman" w:cs="Times New Roman"/>
          <w:sz w:val="24"/>
          <w:szCs w:val="24"/>
        </w:rPr>
        <w:instrText xml:space="preserve"> ADDIN ZOTERO_ITEM CSL_CITATION {"citationID":"TSR2Bhug","properties":{"formattedCitation":"(Huang et al., 2024; Yue et al., 2020)","plainCitation":"(Huang et al., 2024; Yue et al., 2020)","noteIndex":0},"citationItems":[{"id":588,"uris":["http://zotero.org/users/local/JOPSRQaa/items/YTCQ4QWV"],"itemData":{"id":588,"type":"book","language":"en","note":"DOI: 10.1016/j.cclet.2024.109758","publisher":"Chinese Chemical Letters","title":"Recent progress in chiral zeolites: Structure, synthesis, characterization and applications","URL":"https://doi.org/10.1016/j.cclet.2024.109758","author":[{"family":"Huang","given":"T.-Y."},{"family":"Sun","given":"J."},{"family":"Wang","given":"D.-X."},{"family":"Wang","given":"Q.-Q."}],"issued":{"date-parts":[["2024"]]}}},{"id":590,"uris":["http://zotero.org/users/local/JOPSRQaa/items/CYBPPY8B"],"itemData":{"id":590,"type":"article-journal","container-title":"National Science Review","DOI":"10.1093/NSR/NWAA197","issue":"11","language":"en","page":"1632–1634","title":"Green fabrication of hierarchical zeolites from natural minerals","volume":"7","author":[{"family":"Yue","given":"Y."},{"family":"Haibo","given":"Z."},{"family":"Wang","given":"T."},{"family":"Bao","given":"X."}],"issued":{"date-parts":[["2020"]]}}}],"schema":"https://github.com/citation-style-language/schema/raw/master/csl-citation.json"} </w:instrText>
      </w:r>
      <w:r w:rsidR="0060486E">
        <w:rPr>
          <w:rFonts w:ascii="Times New Roman" w:hAnsi="Times New Roman" w:cs="Times New Roman"/>
          <w:sz w:val="24"/>
          <w:szCs w:val="24"/>
        </w:rPr>
        <w:fldChar w:fldCharType="separate"/>
      </w:r>
      <w:r w:rsidR="0060486E" w:rsidRPr="0060486E">
        <w:rPr>
          <w:rFonts w:ascii="Times New Roman" w:hAnsi="Times New Roman" w:cs="Times New Roman"/>
          <w:sz w:val="24"/>
        </w:rPr>
        <w:t>(Huang et al., 2024; Yue et al., 2020)</w:t>
      </w:r>
      <w:r w:rsidR="0060486E">
        <w:rPr>
          <w:rFonts w:ascii="Times New Roman" w:hAnsi="Times New Roman" w:cs="Times New Roman"/>
          <w:sz w:val="24"/>
          <w:szCs w:val="24"/>
        </w:rPr>
        <w:fldChar w:fldCharType="end"/>
      </w:r>
      <w:r w:rsidRPr="00445021">
        <w:rPr>
          <w:rFonts w:ascii="Times New Roman" w:hAnsi="Times New Roman" w:cs="Times New Roman"/>
          <w:sz w:val="24"/>
          <w:szCs w:val="24"/>
        </w:rPr>
        <w:t>. Recent advancements in zeolite science have focused on tailoring the pore architecture, surface chemistry, and compositional characteristics to overcome inherent limitations such as restricted mass transport, limited active site accessibility, and structural</w:t>
      </w:r>
      <w:r w:rsidR="00682E02">
        <w:rPr>
          <w:rFonts w:ascii="Times New Roman" w:hAnsi="Times New Roman" w:cs="Times New Roman"/>
          <w:sz w:val="24"/>
          <w:szCs w:val="24"/>
        </w:rPr>
        <w:t xml:space="preserve"> </w:t>
      </w:r>
      <w:r w:rsidRPr="00445021">
        <w:rPr>
          <w:rFonts w:ascii="Times New Roman" w:hAnsi="Times New Roman" w:cs="Times New Roman"/>
          <w:sz w:val="24"/>
          <w:szCs w:val="24"/>
        </w:rPr>
        <w:t>rigidity</w:t>
      </w:r>
      <w:r w:rsidR="0060486E">
        <w:rPr>
          <w:rFonts w:ascii="Times New Roman" w:hAnsi="Times New Roman" w:cs="Times New Roman"/>
          <w:sz w:val="24"/>
          <w:szCs w:val="24"/>
        </w:rPr>
        <w:t xml:space="preserve"> </w:t>
      </w:r>
      <w:r w:rsidR="0060486E">
        <w:rPr>
          <w:rFonts w:ascii="Times New Roman" w:hAnsi="Times New Roman" w:cs="Times New Roman"/>
          <w:sz w:val="24"/>
          <w:szCs w:val="24"/>
        </w:rPr>
        <w:fldChar w:fldCharType="begin"/>
      </w:r>
      <w:r w:rsidR="0060486E">
        <w:rPr>
          <w:rFonts w:ascii="Times New Roman" w:hAnsi="Times New Roman" w:cs="Times New Roman"/>
          <w:sz w:val="24"/>
          <w:szCs w:val="24"/>
        </w:rPr>
        <w:instrText xml:space="preserve"> ADDIN ZOTERO_ITEM CSL_CITATION {"citationID":"r6Y1fUWa","properties":{"formattedCitation":"(Blay et al., 2017; Grifasi et al., 2024; Masoumifard et al., 2018)","plainCitation":"(Blay et al., 2017; Grifasi et al., 2024; Masoumifard et al., 2018)","noteIndex":0},"citationItems":[{"id":584,"uris":["http://zotero.org/users/local/JOPSRQaa/items/DS5G54Q7"],"itemData":{"id":584,"type":"article-journal","container-title":"ACS Catalysis","DOI":"10.1021/ACSCATAL.7B02011","issue":"10","language":"en","page":"6542–6566","title":"Engineering Zeolites for Catalytic Cracking to Light Olefins","volume":"7","author":[{"family":"Blay","given":"V."},{"family":"Louis","given":"B."},{"family":"Miravalles","given":"R."},{"family":"Yokoi","given":"T."},{"family":"Peccatiello","given":"K.A."},{"family":"Clough","given":"M."},{"family":"Yilmaz","given":"B."}],"issued":{"date-parts":[["2017"]]}}},{"id":631,"uris":["http://zotero.org/users/local/JOPSRQaa/items/ACBX3H9C"],"itemData":{"id":631,"type":"article-journal","container-title":"Environmental Science and Pollution Research","DOI":"10.1007/s11356-024-33656-5","language":"en","title":"Fundamental properties and sustainable applications of the natural zeolite clinoptilolite","author":[{"family":"Grifasi","given":"N."},{"family":"Ziantoni","given":"B."},{"family":"Fino","given":"D."},{"family":"Piumetti","given":"M."}],"issued":{"date-parts":[["2024"]]}}},{"id":585,"uris":["http://zotero.org/users/local/JOPSRQaa/items/JRSCVHJ5"],"itemData":{"id":585,"type":"article-journal","container-title":"Advanced Materials","DOI":"10.1002/ADMA.201704439","issue":"16","language":"en","page":"1704439","title":"Synthesis of Engineered Zeolitic Materials: From Classical Zeolites to Hierarchical Core–Shell Materials","volume":"30","author":[{"family":"Masoumifard","given":"N."},{"family":"Guillet-Nicolas","given":"R."},{"family":"Kleitz","given":"F."},{"family":"Kleitz","given":"F."}],"issued":{"date-parts":[["2018"]]}}}],"schema":"https://github.com/citation-style-language/schema/raw/master/csl-citation.json"} </w:instrText>
      </w:r>
      <w:r w:rsidR="0060486E">
        <w:rPr>
          <w:rFonts w:ascii="Times New Roman" w:hAnsi="Times New Roman" w:cs="Times New Roman"/>
          <w:sz w:val="24"/>
          <w:szCs w:val="24"/>
        </w:rPr>
        <w:fldChar w:fldCharType="separate"/>
      </w:r>
      <w:r w:rsidR="0060486E" w:rsidRPr="0060486E">
        <w:rPr>
          <w:rFonts w:ascii="Times New Roman" w:hAnsi="Times New Roman" w:cs="Times New Roman"/>
          <w:sz w:val="24"/>
        </w:rPr>
        <w:t>(Blay et al., 2017; Grifasi et al., 2024; Masoumifard et al., 2018)</w:t>
      </w:r>
      <w:r w:rsidR="0060486E">
        <w:rPr>
          <w:rFonts w:ascii="Times New Roman" w:hAnsi="Times New Roman" w:cs="Times New Roman"/>
          <w:sz w:val="24"/>
          <w:szCs w:val="24"/>
        </w:rPr>
        <w:fldChar w:fldCharType="end"/>
      </w:r>
      <w:r w:rsidRPr="00445021">
        <w:rPr>
          <w:rFonts w:ascii="Times New Roman" w:hAnsi="Times New Roman" w:cs="Times New Roman"/>
          <w:sz w:val="24"/>
          <w:szCs w:val="24"/>
        </w:rPr>
        <w:t>. These engineering approaches aim to extend the functional versatility of zeolites, enabling their deployment in more complex and demanding environmental, catalytic, and energy-related applications</w:t>
      </w:r>
      <w:r w:rsidR="00E877BB">
        <w:rPr>
          <w:rFonts w:ascii="Times New Roman" w:hAnsi="Times New Roman" w:cs="Times New Roman"/>
          <w:sz w:val="24"/>
          <w:szCs w:val="24"/>
        </w:rPr>
        <w:t xml:space="preserve"> </w:t>
      </w:r>
      <w:r w:rsidR="00C760E2">
        <w:rPr>
          <w:rFonts w:ascii="Times New Roman" w:hAnsi="Times New Roman" w:cs="Times New Roman"/>
          <w:sz w:val="24"/>
          <w:szCs w:val="24"/>
        </w:rPr>
        <w:fldChar w:fldCharType="begin"/>
      </w:r>
      <w:r w:rsidR="000F47C2">
        <w:rPr>
          <w:rFonts w:ascii="Times New Roman" w:hAnsi="Times New Roman" w:cs="Times New Roman"/>
          <w:sz w:val="24"/>
          <w:szCs w:val="24"/>
        </w:rPr>
        <w:instrText xml:space="preserve"> ADDIN ZOTERO_ITEM CSL_CITATION {"citationID":"K0YwgU59","properties":{"formattedCitation":"(Ding et al., 2015; F. Yang et al., 2023)","plainCitation":"(Ding et al., 2015; F. Yang et al., 2023)","noteIndex":0},"citationItems":[{"id":583,"uris":["http://zotero.org/users/local/JOPSRQaa/items/ZR833B42"],"itemData":{"id":583,"type":"article-journal","container-title":"Journal of the American Chemical Society","DOI":"10.1021/JACS.5B06791","issue":"35","language":"en","page":"11238–11241","title":"Constructing Hierarchical Porous Zeolites via Kinetic Regulation","volume":"137","author":[{"family":"Ding","given":"K."},{"family":"Ding","given":"K."},{"family":"Corma","given":"A."},{"family":"Maciá-Agulló","given":"J.A."},{"family":"Hu","given":"J.G."},{"family":"Krämer","given":"S."},{"family":"Stair","given":"P.C."},{"family":"Stucky","given":"G.D."}],"issued":{"date-parts":[["2015"]]}}},{"id":496,"uris":["http://zotero.org/users/local/JOPSRQaa/items/LD5R6MM2"],"itemData":{"id":496,"type":"article-journal","container-title":"Analytical Chemistry","DOI":"10.1021/acs.analchem.2c04321","language":"en","page":"2284–2293","title":"Recent progress in crosslinking strategies for improving stability and performance of biosensors","volume":"95","author":[{"family":"Yang","given":"F."},{"family":"Zhao","given":"H."},{"family":"Zhang","given":"X."}],"issued":{"date-parts":[["2023"]]}}}],"schema":"https://github.com/citation-style-language/schema/raw/master/csl-citation.json"} </w:instrText>
      </w:r>
      <w:r w:rsidR="00C760E2">
        <w:rPr>
          <w:rFonts w:ascii="Times New Roman" w:hAnsi="Times New Roman" w:cs="Times New Roman"/>
          <w:sz w:val="24"/>
          <w:szCs w:val="24"/>
        </w:rPr>
        <w:fldChar w:fldCharType="separate"/>
      </w:r>
      <w:r w:rsidR="000F47C2" w:rsidRPr="000F47C2">
        <w:rPr>
          <w:rFonts w:ascii="Times New Roman" w:hAnsi="Times New Roman" w:cs="Times New Roman"/>
          <w:sz w:val="24"/>
        </w:rPr>
        <w:t>(Ding et al., 2015; F. Yang et al., 2023)</w:t>
      </w:r>
      <w:r w:rsidR="00C760E2">
        <w:rPr>
          <w:rFonts w:ascii="Times New Roman" w:hAnsi="Times New Roman" w:cs="Times New Roman"/>
          <w:sz w:val="24"/>
          <w:szCs w:val="24"/>
        </w:rPr>
        <w:fldChar w:fldCharType="end"/>
      </w:r>
      <w:r w:rsidRPr="00445021">
        <w:rPr>
          <w:rFonts w:ascii="Times New Roman" w:hAnsi="Times New Roman" w:cs="Times New Roman"/>
          <w:sz w:val="24"/>
          <w:szCs w:val="24"/>
        </w:rPr>
        <w:t>. In this section, we discuss key strategies for engineering zeolite structures, namely hierarchical pore design, surface functionalization, and ion-exchange tuning, with an emphasis on their impact on application-specific performance</w:t>
      </w:r>
      <w:r w:rsidR="00C760E2">
        <w:rPr>
          <w:rFonts w:ascii="Times New Roman" w:hAnsi="Times New Roman" w:cs="Times New Roman"/>
          <w:sz w:val="24"/>
          <w:szCs w:val="24"/>
        </w:rPr>
        <w:t xml:space="preserve"> </w:t>
      </w:r>
      <w:r w:rsidR="00C760E2">
        <w:rPr>
          <w:rFonts w:ascii="Times New Roman" w:hAnsi="Times New Roman" w:cs="Times New Roman"/>
          <w:sz w:val="24"/>
          <w:szCs w:val="24"/>
        </w:rPr>
        <w:fldChar w:fldCharType="begin"/>
      </w:r>
      <w:r w:rsidR="00C760E2">
        <w:rPr>
          <w:rFonts w:ascii="Times New Roman" w:hAnsi="Times New Roman" w:cs="Times New Roman"/>
          <w:sz w:val="24"/>
          <w:szCs w:val="24"/>
        </w:rPr>
        <w:instrText xml:space="preserve"> ADDIN ZOTERO_ITEM CSL_CITATION {"citationID":"l6KsNYt8","properties":{"formattedCitation":"(X. Liu et al., 2024)","plainCitation":"(X. Liu et al., 2024)","noteIndex":0},"citationItems":[{"id":582,"uris":["http://zotero.org/users/local/JOPSRQaa/items/BL7YJ5MJ"],"itemData":{"id":582,"type":"book","language":"en","note":"DOI: 10.1039/d4nr02307b","publisher":"Nanoscale","title":"Hierarchical zeolite-encapsulated metal nanoparticles for heterogeneous catalysis","URL":"https://doi.org/10.1039/d4nr02307b","author":[{"family":"Liu","given":"X."},{"family":"Zhao","given":"S."},{"family":"Yang","given":"W."},{"family":"Huang","given":"J."}],"issued":{"date-parts":[["2024"]]}}}],"schema":"https://github.com/citation-style-language/schema/raw/master/csl-citation.json"} </w:instrText>
      </w:r>
      <w:r w:rsidR="00C760E2">
        <w:rPr>
          <w:rFonts w:ascii="Times New Roman" w:hAnsi="Times New Roman" w:cs="Times New Roman"/>
          <w:sz w:val="24"/>
          <w:szCs w:val="24"/>
        </w:rPr>
        <w:fldChar w:fldCharType="separate"/>
      </w:r>
      <w:r w:rsidR="00C760E2" w:rsidRPr="00C760E2">
        <w:rPr>
          <w:rFonts w:ascii="Times New Roman" w:hAnsi="Times New Roman" w:cs="Times New Roman"/>
          <w:sz w:val="24"/>
        </w:rPr>
        <w:t>(X. Liu et al., 2024)</w:t>
      </w:r>
      <w:r w:rsidR="00C760E2">
        <w:rPr>
          <w:rFonts w:ascii="Times New Roman" w:hAnsi="Times New Roman" w:cs="Times New Roman"/>
          <w:sz w:val="24"/>
          <w:szCs w:val="24"/>
        </w:rPr>
        <w:fldChar w:fldCharType="end"/>
      </w:r>
      <w:r>
        <w:rPr>
          <w:rFonts w:ascii="Times New Roman" w:hAnsi="Times New Roman" w:cs="Times New Roman"/>
          <w:sz w:val="24"/>
          <w:szCs w:val="24"/>
        </w:rPr>
        <w:t>.</w:t>
      </w:r>
    </w:p>
    <w:p w14:paraId="0E71ADE9" w14:textId="77777777" w:rsidR="004A40E8" w:rsidRDefault="004A40E8" w:rsidP="00A15EC0">
      <w:pPr>
        <w:pStyle w:val="ListParagraph"/>
        <w:ind w:left="360"/>
        <w:jc w:val="both"/>
        <w:rPr>
          <w:rFonts w:ascii="Times New Roman" w:hAnsi="Times New Roman" w:cs="Times New Roman"/>
          <w:sz w:val="24"/>
          <w:szCs w:val="24"/>
        </w:rPr>
      </w:pPr>
    </w:p>
    <w:p w14:paraId="30EEFB03" w14:textId="27FE02AC" w:rsidR="00445021" w:rsidRDefault="00A33D07" w:rsidP="004B2DC1">
      <w:pPr>
        <w:pStyle w:val="ListParagraph"/>
        <w:numPr>
          <w:ilvl w:val="0"/>
          <w:numId w:val="3"/>
        </w:numPr>
        <w:ind w:left="360"/>
        <w:jc w:val="both"/>
        <w:rPr>
          <w:rFonts w:ascii="Times New Roman" w:hAnsi="Times New Roman" w:cs="Times New Roman"/>
          <w:sz w:val="24"/>
          <w:szCs w:val="24"/>
        </w:rPr>
      </w:pPr>
      <w:r w:rsidRPr="00A33D07">
        <w:rPr>
          <w:rFonts w:ascii="Times New Roman" w:hAnsi="Times New Roman" w:cs="Times New Roman"/>
          <w:sz w:val="24"/>
          <w:szCs w:val="24"/>
        </w:rPr>
        <w:t>Hierarchical Pore Engineering</w:t>
      </w:r>
    </w:p>
    <w:p w14:paraId="69890652" w14:textId="77777777" w:rsidR="004B2DC1" w:rsidRDefault="00924EB7" w:rsidP="004B2DC1">
      <w:pPr>
        <w:pStyle w:val="ListParagraph"/>
        <w:ind w:left="360" w:firstLine="720"/>
        <w:jc w:val="both"/>
        <w:rPr>
          <w:rFonts w:ascii="Times New Roman" w:hAnsi="Times New Roman" w:cs="Times New Roman"/>
          <w:sz w:val="24"/>
          <w:szCs w:val="24"/>
        </w:rPr>
      </w:pPr>
      <w:r w:rsidRPr="00924EB7">
        <w:rPr>
          <w:rFonts w:ascii="Times New Roman" w:hAnsi="Times New Roman" w:cs="Times New Roman"/>
          <w:sz w:val="24"/>
          <w:szCs w:val="24"/>
        </w:rPr>
        <w:t>The intrinsic microporosity of conventional zeolites offers excellent molecular selectivity and stability; however, it also imposes significant diffusion limitations, particularly for larger molecules</w:t>
      </w:r>
      <w:r w:rsidR="0098774B">
        <w:rPr>
          <w:rFonts w:ascii="Times New Roman" w:hAnsi="Times New Roman" w:cs="Times New Roman"/>
          <w:sz w:val="24"/>
          <w:szCs w:val="24"/>
        </w:rPr>
        <w:t xml:space="preserve"> </w:t>
      </w:r>
      <w:r w:rsidR="00DC26D8">
        <w:rPr>
          <w:rFonts w:ascii="Times New Roman" w:hAnsi="Times New Roman" w:cs="Times New Roman"/>
          <w:sz w:val="24"/>
          <w:szCs w:val="24"/>
        </w:rPr>
        <w:fldChar w:fldCharType="begin"/>
      </w:r>
      <w:r w:rsidR="00DC26D8">
        <w:rPr>
          <w:rFonts w:ascii="Times New Roman" w:hAnsi="Times New Roman" w:cs="Times New Roman"/>
          <w:sz w:val="24"/>
          <w:szCs w:val="24"/>
        </w:rPr>
        <w:instrText xml:space="preserve"> ADDIN ZOTERO_ITEM CSL_CITATION {"citationID":"027qhYwz","properties":{"formattedCitation":"(Sun et al., 2022)","plainCitation":"(Sun et al., 2022)","noteIndex":0},"citationItems":[{"id":574,"uris":["http://zotero.org/users/local/JOPSRQaa/items/CW8IR9HE"],"itemData":{"id":574,"type":"article-journal","container-title":"National Science Review","DOI":"10.1093/nsr/nwac236","issue":"12","language":"en","title":"Boosting molecular diffusion following the generalized Murray’s Law by constructing hierarchical zeolites for maximized catalytic activity","volume":"9","author":[{"family":"Sun","given":"M.-H."},{"family":"Gao","given":"S."},{"family":"Hu","given":"Z."},{"family":"Barakat","given":"T."},{"family":"Liu","given":"Z."},{"family":"Yu","given":"S."},{"family":"Lyu","given":"J."},{"family":"Li","given":"Y."},{"family":"Xu","given":"S."},{"family":"Chen","given":"L.-H."},{"family":"Su","given":"B.-L."}],"issued":{"date-parts":[["2022"]]}}}],"schema":"https://github.com/citation-style-language/schema/raw/master/csl-citation.json"} </w:instrText>
      </w:r>
      <w:r w:rsidR="00DC26D8">
        <w:rPr>
          <w:rFonts w:ascii="Times New Roman" w:hAnsi="Times New Roman" w:cs="Times New Roman"/>
          <w:sz w:val="24"/>
          <w:szCs w:val="24"/>
        </w:rPr>
        <w:fldChar w:fldCharType="separate"/>
      </w:r>
      <w:r w:rsidR="00DC26D8" w:rsidRPr="00DC26D8">
        <w:rPr>
          <w:rFonts w:ascii="Times New Roman" w:hAnsi="Times New Roman" w:cs="Times New Roman"/>
          <w:sz w:val="24"/>
        </w:rPr>
        <w:t>(Sun et al., 2022)</w:t>
      </w:r>
      <w:r w:rsidR="00DC26D8">
        <w:rPr>
          <w:rFonts w:ascii="Times New Roman" w:hAnsi="Times New Roman" w:cs="Times New Roman"/>
          <w:sz w:val="24"/>
          <w:szCs w:val="24"/>
        </w:rPr>
        <w:fldChar w:fldCharType="end"/>
      </w:r>
      <w:r w:rsidRPr="00924EB7">
        <w:rPr>
          <w:rFonts w:ascii="Times New Roman" w:hAnsi="Times New Roman" w:cs="Times New Roman"/>
          <w:sz w:val="24"/>
          <w:szCs w:val="24"/>
        </w:rPr>
        <w:t>. Restricted mass transport through narrow micropores can lead to inefficient reactant accessibility, product evacuation delays, and overall reduced catalytic efficiency, especially in reactions involving bulky substrates. Addressing these intrinsic limitations has become a major focus of modern zeolite research, leading to the development of hierarchical zeolite structures that integrate multiple levels of porosity</w:t>
      </w:r>
      <w:r w:rsidR="006B5DAA">
        <w:rPr>
          <w:rFonts w:ascii="Times New Roman" w:hAnsi="Times New Roman" w:cs="Times New Roman"/>
          <w:sz w:val="24"/>
          <w:szCs w:val="24"/>
        </w:rPr>
        <w:t xml:space="preserve"> </w:t>
      </w:r>
      <w:r w:rsidR="0092060E">
        <w:rPr>
          <w:rFonts w:ascii="Times New Roman" w:hAnsi="Times New Roman" w:cs="Times New Roman"/>
          <w:sz w:val="24"/>
          <w:szCs w:val="24"/>
        </w:rPr>
        <w:fldChar w:fldCharType="begin"/>
      </w:r>
      <w:r w:rsidR="0092060E">
        <w:rPr>
          <w:rFonts w:ascii="Times New Roman" w:hAnsi="Times New Roman" w:cs="Times New Roman"/>
          <w:sz w:val="24"/>
          <w:szCs w:val="24"/>
        </w:rPr>
        <w:instrText xml:space="preserve"> ADDIN ZOTERO_ITEM CSL_CITATION {"citationID":"vUbvajck","properties":{"formattedCitation":"(Rhodes, 2011)","plainCitation":"(Rhodes, 2011)","noteIndex":0},"citationItems":[{"id":619,"uris":["http://zotero.org/users/local/JOPSRQaa/items/G6X5UWPY"],"itemData":{"id":619,"type":"article-journal","container-title":"ChemInform","DOI":"10.1002/CHIN.201136208","issue":"36","language":"en","title":"Properties and Applications of Zeolites","volume":"42","author":[{"family":"Rhodes","given":"C.J."}],"issued":{"date-parts":[["2011"]]}}}],"schema":"https://github.com/citation-style-language/schema/raw/master/csl-citation.json"} </w:instrText>
      </w:r>
      <w:r w:rsidR="0092060E">
        <w:rPr>
          <w:rFonts w:ascii="Times New Roman" w:hAnsi="Times New Roman" w:cs="Times New Roman"/>
          <w:sz w:val="24"/>
          <w:szCs w:val="24"/>
        </w:rPr>
        <w:fldChar w:fldCharType="separate"/>
      </w:r>
      <w:r w:rsidR="0092060E" w:rsidRPr="0092060E">
        <w:rPr>
          <w:rFonts w:ascii="Times New Roman" w:hAnsi="Times New Roman" w:cs="Times New Roman"/>
          <w:sz w:val="24"/>
        </w:rPr>
        <w:t>(Rhodes, 2011)</w:t>
      </w:r>
      <w:r w:rsidR="0092060E">
        <w:rPr>
          <w:rFonts w:ascii="Times New Roman" w:hAnsi="Times New Roman" w:cs="Times New Roman"/>
          <w:sz w:val="24"/>
          <w:szCs w:val="24"/>
        </w:rPr>
        <w:fldChar w:fldCharType="end"/>
      </w:r>
      <w:r w:rsidRPr="00924EB7">
        <w:rPr>
          <w:rFonts w:ascii="Times New Roman" w:hAnsi="Times New Roman" w:cs="Times New Roman"/>
          <w:sz w:val="24"/>
          <w:szCs w:val="24"/>
        </w:rPr>
        <w:t>.</w:t>
      </w:r>
    </w:p>
    <w:p w14:paraId="337C2290" w14:textId="77777777" w:rsidR="004B2DC1" w:rsidRDefault="00924EB7" w:rsidP="004B2DC1">
      <w:pPr>
        <w:pStyle w:val="ListParagraph"/>
        <w:ind w:left="360" w:firstLine="720"/>
        <w:jc w:val="both"/>
        <w:rPr>
          <w:rFonts w:ascii="Times New Roman" w:hAnsi="Times New Roman" w:cs="Times New Roman"/>
          <w:sz w:val="24"/>
          <w:szCs w:val="24"/>
        </w:rPr>
      </w:pPr>
      <w:r w:rsidRPr="004B2DC1">
        <w:rPr>
          <w:rFonts w:ascii="Times New Roman" w:hAnsi="Times New Roman" w:cs="Times New Roman"/>
          <w:sz w:val="24"/>
          <w:szCs w:val="24"/>
        </w:rPr>
        <w:t>Hierarchical zeolites are characterized by the coexistence of micropores (&lt;2 nm), mesopores (2–50 nm), and occasionally macropores (&gt;50 nm) within a single material</w:t>
      </w:r>
      <w:r w:rsidR="0092060E" w:rsidRPr="004B2DC1">
        <w:rPr>
          <w:rFonts w:ascii="Times New Roman" w:hAnsi="Times New Roman" w:cs="Times New Roman"/>
          <w:sz w:val="24"/>
          <w:szCs w:val="24"/>
        </w:rPr>
        <w:t xml:space="preserve"> </w:t>
      </w:r>
      <w:r w:rsidR="0092060E" w:rsidRPr="004B2DC1">
        <w:rPr>
          <w:rFonts w:ascii="Times New Roman" w:hAnsi="Times New Roman" w:cs="Times New Roman"/>
          <w:sz w:val="24"/>
          <w:szCs w:val="24"/>
        </w:rPr>
        <w:fldChar w:fldCharType="begin"/>
      </w:r>
      <w:r w:rsidR="0092060E" w:rsidRPr="004B2DC1">
        <w:rPr>
          <w:rFonts w:ascii="Times New Roman" w:hAnsi="Times New Roman" w:cs="Times New Roman"/>
          <w:sz w:val="24"/>
          <w:szCs w:val="24"/>
        </w:rPr>
        <w:instrText xml:space="preserve"> ADDIN ZOTERO_ITEM CSL_CITATION {"citationID":"63z5CF8E","properties":{"formattedCitation":"(Qiu et al., 2024)","plainCitation":"(Qiu et al., 2024)","noteIndex":0},"citationItems":[{"id":647,"uris":["http://zotero.org/users/local/JOPSRQaa/items/RE8E2GE2"],"itemData":{"id":647,"type":"article-journal","container-title":"Chemcatchem","DOI":"10.1002/cctc.202401443","language":"en","title":"Zeolite‐based Materials for Catalytic Oxidation of Volatile Organic Compounds","author":[{"family":"Qiu","given":"S."},{"family":"Lü","given":"W."},{"family":"Zeng","given":"Z."},{"family":"Su","given":"X."},{"family":"Lai","given":"Y."},{"family":"Liu","given":"X."},{"family":"Gao","given":"X."},{"family":"Kawi","given":"S."}],"issued":{"date-parts":[["2024"]]}}}],"schema":"https://github.com/citation-style-language/schema/raw/master/csl-citation.json"} </w:instrText>
      </w:r>
      <w:r w:rsidR="0092060E" w:rsidRPr="004B2DC1">
        <w:rPr>
          <w:rFonts w:ascii="Times New Roman" w:hAnsi="Times New Roman" w:cs="Times New Roman"/>
          <w:sz w:val="24"/>
          <w:szCs w:val="24"/>
        </w:rPr>
        <w:fldChar w:fldCharType="separate"/>
      </w:r>
      <w:r w:rsidR="0092060E" w:rsidRPr="004B2DC1">
        <w:rPr>
          <w:rFonts w:ascii="Times New Roman" w:hAnsi="Times New Roman" w:cs="Times New Roman"/>
          <w:sz w:val="24"/>
        </w:rPr>
        <w:t>(Qiu et al., 2024)</w:t>
      </w:r>
      <w:r w:rsidR="0092060E" w:rsidRPr="004B2DC1">
        <w:rPr>
          <w:rFonts w:ascii="Times New Roman" w:hAnsi="Times New Roman" w:cs="Times New Roman"/>
          <w:sz w:val="24"/>
          <w:szCs w:val="24"/>
        </w:rPr>
        <w:fldChar w:fldCharType="end"/>
      </w:r>
      <w:r w:rsidRPr="004B2DC1">
        <w:rPr>
          <w:rFonts w:ascii="Times New Roman" w:hAnsi="Times New Roman" w:cs="Times New Roman"/>
          <w:sz w:val="24"/>
          <w:szCs w:val="24"/>
        </w:rPr>
        <w:t>. This multiscale porosity dramatically enhances mass transport properties while preserving the intrinsic catalytic or adsorption functionalities of the microporous framework. Various synthetic strategies have been devised to create hierarchical structures, including bottom-up templating methods and top-down post-synthetic modifications. Hard templating approaches utilize pre-formed templates, such as carbon particles or polymer beads, around which zeolitic frameworks are crystallized</w:t>
      </w:r>
      <w:r w:rsidR="0092060E" w:rsidRPr="004B2DC1">
        <w:rPr>
          <w:rFonts w:ascii="Times New Roman" w:hAnsi="Times New Roman" w:cs="Times New Roman"/>
          <w:sz w:val="24"/>
          <w:szCs w:val="24"/>
        </w:rPr>
        <w:t xml:space="preserve"> </w:t>
      </w:r>
      <w:r w:rsidR="0092060E" w:rsidRPr="004B2DC1">
        <w:rPr>
          <w:rFonts w:ascii="Times New Roman" w:hAnsi="Times New Roman" w:cs="Times New Roman"/>
          <w:sz w:val="24"/>
          <w:szCs w:val="24"/>
        </w:rPr>
        <w:fldChar w:fldCharType="begin"/>
      </w:r>
      <w:r w:rsidR="0092060E" w:rsidRPr="004B2DC1">
        <w:rPr>
          <w:rFonts w:ascii="Times New Roman" w:hAnsi="Times New Roman" w:cs="Times New Roman"/>
          <w:sz w:val="24"/>
          <w:szCs w:val="24"/>
        </w:rPr>
        <w:instrText xml:space="preserve"> ADDIN ZOTERO_ITEM CSL_CITATION {"citationID":"8ytWV5tc","properties":{"formattedCitation":"(Schrettl et al., 2016; Serrano et al., 2013)","plainCitation":"(Schrettl et al., 2016; Serrano et al., 2013)","noteIndex":0},"citationItems":[{"id":579,"uris":["http://zotero.org/users/local/JOPSRQaa/items/2NF7G8MP"],"itemData":{"id":579,"type":"article-journal","container-title":"Nanoscale","DOI":"10.1039/C6NR06695J","issue":"45","language":"en","page":"18828–18848","title":"Templating for hierarchical structure control in carbon materials","volume":"8","author":[{"family":"Schrettl","given":"S."},{"family":"Schulte","given":"B."},{"family":"Frauenrath","given":"H."}],"issued":{"date-parts":[["2016"]]}}},{"id":576,"uris":["http://zotero.org/users/local/JOPSRQaa/items/9SVYEU9D"],"itemData":{"id":576,"type":"article-journal","container-title":"Chemical Society Reviews","DOI":"10.1039/C2CS35330J","issue":"9","language":"en","page":"4004–4035","title":"Synthesis strategies in the search for hierarchical zeolites","volume":"42","author":[{"family":"Serrano","given":"D.P."},{"family":"Serrano","given":"D.P."},{"family":"Escola","given":"J.M."},{"family":"Pizarro","given":"P."},{"family":"Pizarro","given":"P."}],"issued":{"date-parts":[["2013"]]}}}],"schema":"https://github.com/citation-style-language/schema/raw/master/csl-citation.json"} </w:instrText>
      </w:r>
      <w:r w:rsidR="0092060E" w:rsidRPr="004B2DC1">
        <w:rPr>
          <w:rFonts w:ascii="Times New Roman" w:hAnsi="Times New Roman" w:cs="Times New Roman"/>
          <w:sz w:val="24"/>
          <w:szCs w:val="24"/>
        </w:rPr>
        <w:fldChar w:fldCharType="separate"/>
      </w:r>
      <w:r w:rsidR="0092060E" w:rsidRPr="004B2DC1">
        <w:rPr>
          <w:rFonts w:ascii="Times New Roman" w:hAnsi="Times New Roman" w:cs="Times New Roman"/>
          <w:sz w:val="24"/>
        </w:rPr>
        <w:t>(Schrettl et al., 2016; Serrano et al., 2013)</w:t>
      </w:r>
      <w:r w:rsidR="0092060E" w:rsidRPr="004B2DC1">
        <w:rPr>
          <w:rFonts w:ascii="Times New Roman" w:hAnsi="Times New Roman" w:cs="Times New Roman"/>
          <w:sz w:val="24"/>
          <w:szCs w:val="24"/>
        </w:rPr>
        <w:fldChar w:fldCharType="end"/>
      </w:r>
      <w:r w:rsidRPr="004B2DC1">
        <w:rPr>
          <w:rFonts w:ascii="Times New Roman" w:hAnsi="Times New Roman" w:cs="Times New Roman"/>
          <w:sz w:val="24"/>
          <w:szCs w:val="24"/>
        </w:rPr>
        <w:t>. After template removal, well-defined mesoporous networks remain embedded within the microporous matrix. Soft templating, on the other hand, relies on surfactant micelles or other organic agents to direct mesopore formation during synthesis</w:t>
      </w:r>
      <w:r w:rsidR="00BE4770" w:rsidRPr="004B2DC1">
        <w:rPr>
          <w:rFonts w:ascii="Times New Roman" w:hAnsi="Times New Roman" w:cs="Times New Roman"/>
          <w:sz w:val="24"/>
          <w:szCs w:val="24"/>
        </w:rPr>
        <w:t xml:space="preserve"> </w:t>
      </w:r>
      <w:r w:rsidR="008D3C93" w:rsidRPr="004B2DC1">
        <w:rPr>
          <w:rFonts w:ascii="Times New Roman" w:hAnsi="Times New Roman" w:cs="Times New Roman"/>
          <w:sz w:val="24"/>
          <w:szCs w:val="24"/>
        </w:rPr>
        <w:fldChar w:fldCharType="begin"/>
      </w:r>
      <w:r w:rsidR="008D3C93" w:rsidRPr="004B2DC1">
        <w:rPr>
          <w:rFonts w:ascii="Times New Roman" w:hAnsi="Times New Roman" w:cs="Times New Roman"/>
          <w:sz w:val="24"/>
          <w:szCs w:val="24"/>
        </w:rPr>
        <w:instrText xml:space="preserve"> ADDIN ZOTERO_ITEM CSL_CITATION {"citationID":"8TZx9pfh","properties":{"formattedCitation":"(Qin et al., 2015)","plainCitation":"(Qin et al., 2015)","noteIndex":0},"citationItems":[{"id":578,"uris":["http://zotero.org/users/local/JOPSRQaa/items/IDUX9RLX"],"itemData":{"id":578,"type":"article-journal","container-title":"Current Opinion in Chemical Engineering","DOI":"10.1016/J.COCHE.2015.01.002","language":"en","page":"1–6","title":"Mesoporous zeolites by fluoride etching","volume":"8","author":[{"family":"Qin","given":"Z."},{"family":"Gilson","given":"J.-P."},{"family":"Valtchev","given":"V."}],"issued":{"date-parts":[["2015"]]}}}],"schema":"https://github.com/citation-style-language/schema/raw/master/csl-citation.json"} </w:instrText>
      </w:r>
      <w:r w:rsidR="008D3C93" w:rsidRPr="004B2DC1">
        <w:rPr>
          <w:rFonts w:ascii="Times New Roman" w:hAnsi="Times New Roman" w:cs="Times New Roman"/>
          <w:sz w:val="24"/>
          <w:szCs w:val="24"/>
        </w:rPr>
        <w:fldChar w:fldCharType="separate"/>
      </w:r>
      <w:r w:rsidR="008D3C93" w:rsidRPr="004B2DC1">
        <w:rPr>
          <w:rFonts w:ascii="Times New Roman" w:hAnsi="Times New Roman" w:cs="Times New Roman"/>
          <w:sz w:val="24"/>
        </w:rPr>
        <w:t>(Qin et al., 2015)</w:t>
      </w:r>
      <w:r w:rsidR="008D3C93" w:rsidRPr="004B2DC1">
        <w:rPr>
          <w:rFonts w:ascii="Times New Roman" w:hAnsi="Times New Roman" w:cs="Times New Roman"/>
          <w:sz w:val="24"/>
          <w:szCs w:val="24"/>
        </w:rPr>
        <w:fldChar w:fldCharType="end"/>
      </w:r>
      <w:r w:rsidRPr="004B2DC1">
        <w:rPr>
          <w:rFonts w:ascii="Times New Roman" w:hAnsi="Times New Roman" w:cs="Times New Roman"/>
          <w:sz w:val="24"/>
          <w:szCs w:val="24"/>
        </w:rPr>
        <w:t>. Alternatively, post-synthetic treatments such as desilication (selective removal of Si atoms) or dealumination (removal of Al atoms) create mesopores by introducing controlled defects into existing frameworks</w:t>
      </w:r>
      <w:r w:rsidR="00EB3D2F" w:rsidRPr="004B2DC1">
        <w:rPr>
          <w:rFonts w:ascii="Times New Roman" w:hAnsi="Times New Roman" w:cs="Times New Roman"/>
          <w:sz w:val="24"/>
          <w:szCs w:val="24"/>
        </w:rPr>
        <w:t xml:space="preserve"> </w:t>
      </w:r>
      <w:r w:rsidR="00EB3D2F" w:rsidRPr="004B2DC1">
        <w:rPr>
          <w:rFonts w:ascii="Times New Roman" w:hAnsi="Times New Roman" w:cs="Times New Roman"/>
          <w:sz w:val="24"/>
          <w:szCs w:val="24"/>
        </w:rPr>
        <w:fldChar w:fldCharType="begin"/>
      </w:r>
      <w:r w:rsidR="00EB3D2F" w:rsidRPr="004B2DC1">
        <w:rPr>
          <w:rFonts w:ascii="Times New Roman" w:hAnsi="Times New Roman" w:cs="Times New Roman"/>
          <w:sz w:val="24"/>
          <w:szCs w:val="24"/>
        </w:rPr>
        <w:instrText xml:space="preserve"> ADDIN ZOTERO_ITEM CSL_CITATION {"citationID":"8qicJbFC","properties":{"formattedCitation":"(Valtchev et al., 2013)","plainCitation":"(Valtchev et al., 2013)","noteIndex":0},"citationItems":[{"id":577,"uris":["http://zotero.org/users/local/JOPSRQaa/items/PQWBPXXW"],"itemData":{"id":577,"type":"article-journal","container-title":"Chemical Society Reviews","DOI":"10.1039/C2CS35196J","issue":"1","language":"en","page":"263–290","title":"Tailored crystalline microporous materials by post-synthesis modification","volume":"42","author":[{"family":"Valtchev","given":"V."},{"family":"Majano","given":"G."},{"family":"Mintova","given":"S."},{"family":"Pérez-Ramírez","given":"J."}],"issued":{"date-parts":[["2013"]]}}}],"schema":"https://github.com/citation-style-language/schema/raw/master/csl-citation.json"} </w:instrText>
      </w:r>
      <w:r w:rsidR="00EB3D2F" w:rsidRPr="004B2DC1">
        <w:rPr>
          <w:rFonts w:ascii="Times New Roman" w:hAnsi="Times New Roman" w:cs="Times New Roman"/>
          <w:sz w:val="24"/>
          <w:szCs w:val="24"/>
        </w:rPr>
        <w:fldChar w:fldCharType="separate"/>
      </w:r>
      <w:r w:rsidR="00EB3D2F" w:rsidRPr="004B2DC1">
        <w:rPr>
          <w:rFonts w:ascii="Times New Roman" w:hAnsi="Times New Roman" w:cs="Times New Roman"/>
          <w:sz w:val="24"/>
        </w:rPr>
        <w:t>(Valtchev et al., 2013)</w:t>
      </w:r>
      <w:r w:rsidR="00EB3D2F" w:rsidRPr="004B2DC1">
        <w:rPr>
          <w:rFonts w:ascii="Times New Roman" w:hAnsi="Times New Roman" w:cs="Times New Roman"/>
          <w:sz w:val="24"/>
          <w:szCs w:val="24"/>
        </w:rPr>
        <w:fldChar w:fldCharType="end"/>
      </w:r>
      <w:r w:rsidRPr="004B2DC1">
        <w:rPr>
          <w:rFonts w:ascii="Times New Roman" w:hAnsi="Times New Roman" w:cs="Times New Roman"/>
          <w:sz w:val="24"/>
          <w:szCs w:val="24"/>
        </w:rPr>
        <w:t>.</w:t>
      </w:r>
    </w:p>
    <w:p w14:paraId="30EA4346" w14:textId="77777777" w:rsidR="004B2DC1" w:rsidRDefault="00924EB7" w:rsidP="004B2DC1">
      <w:pPr>
        <w:pStyle w:val="ListParagraph"/>
        <w:ind w:left="360" w:firstLine="720"/>
        <w:jc w:val="both"/>
        <w:rPr>
          <w:rFonts w:ascii="Times New Roman" w:hAnsi="Times New Roman" w:cs="Times New Roman"/>
          <w:sz w:val="24"/>
          <w:szCs w:val="24"/>
        </w:rPr>
      </w:pPr>
      <w:r w:rsidRPr="004B2DC1">
        <w:rPr>
          <w:rFonts w:ascii="Times New Roman" w:hAnsi="Times New Roman" w:cs="Times New Roman"/>
          <w:sz w:val="24"/>
          <w:szCs w:val="24"/>
        </w:rPr>
        <w:t xml:space="preserve">Each hierarchical engineering method imparts distinct structural and functional characteristics. Templated synthesis typically results in uniform and ordered </w:t>
      </w:r>
      <w:proofErr w:type="spellStart"/>
      <w:r w:rsidRPr="004B2DC1">
        <w:rPr>
          <w:rFonts w:ascii="Times New Roman" w:hAnsi="Times New Roman" w:cs="Times New Roman"/>
          <w:sz w:val="24"/>
          <w:szCs w:val="24"/>
        </w:rPr>
        <w:t>mesoporosity</w:t>
      </w:r>
      <w:proofErr w:type="spellEnd"/>
      <w:r w:rsidRPr="004B2DC1">
        <w:rPr>
          <w:rFonts w:ascii="Times New Roman" w:hAnsi="Times New Roman" w:cs="Times New Roman"/>
          <w:sz w:val="24"/>
          <w:szCs w:val="24"/>
        </w:rPr>
        <w:t>, offering highly accessible active sites and reduced diffusion path lengths</w:t>
      </w:r>
      <w:r w:rsidR="00EB3D2F" w:rsidRPr="004B2DC1">
        <w:rPr>
          <w:rFonts w:ascii="Times New Roman" w:hAnsi="Times New Roman" w:cs="Times New Roman"/>
          <w:sz w:val="24"/>
          <w:szCs w:val="24"/>
        </w:rPr>
        <w:t xml:space="preserve"> </w:t>
      </w:r>
      <w:r w:rsidR="00072041" w:rsidRPr="004B2DC1">
        <w:rPr>
          <w:rFonts w:ascii="Times New Roman" w:hAnsi="Times New Roman" w:cs="Times New Roman"/>
          <w:sz w:val="24"/>
          <w:szCs w:val="24"/>
        </w:rPr>
        <w:fldChar w:fldCharType="begin"/>
      </w:r>
      <w:r w:rsidR="00072041" w:rsidRPr="004B2DC1">
        <w:rPr>
          <w:rFonts w:ascii="Times New Roman" w:hAnsi="Times New Roman" w:cs="Times New Roman"/>
          <w:sz w:val="24"/>
          <w:szCs w:val="24"/>
        </w:rPr>
        <w:instrText xml:space="preserve"> ADDIN ZOTERO_ITEM CSL_CITATION {"citationID":"Ds1MxNvf","properties":{"formattedCitation":"(Khan et al., 2019)","plainCitation":"(Khan et al., 2019)","noteIndex":0},"citationItems":[{"id":591,"uris":["http://zotero.org/users/local/JOPSRQaa/items/7HHUQSVS"],"itemData":{"id":591,"type":"article-journal","container-title":"A Review. Catalysts","DOI":"10.3390/CATAL9020127","issue":"2","language":"en","page":"127","title":"Incorporating Hierarchy into Conventional Zeolites for Catalytic Biomass Conversions","volume":"9","author":[{"family":"Khan","given":"W.A."},{"family":"Jia","given":"X."},{"family":"Wu","given":"Z."},{"family":"Choi","given":"J."},{"family":"Yip","given":"A.C.K."}],"issued":{"date-parts":[["2019"]]}}}],"schema":"https://github.com/citation-style-language/schema/raw/master/csl-citation.json"} </w:instrText>
      </w:r>
      <w:r w:rsidR="00072041" w:rsidRPr="004B2DC1">
        <w:rPr>
          <w:rFonts w:ascii="Times New Roman" w:hAnsi="Times New Roman" w:cs="Times New Roman"/>
          <w:sz w:val="24"/>
          <w:szCs w:val="24"/>
        </w:rPr>
        <w:fldChar w:fldCharType="separate"/>
      </w:r>
      <w:r w:rsidR="00072041" w:rsidRPr="004B2DC1">
        <w:rPr>
          <w:rFonts w:ascii="Times New Roman" w:hAnsi="Times New Roman" w:cs="Times New Roman"/>
          <w:sz w:val="24"/>
        </w:rPr>
        <w:t>(Khan et al., 2019)</w:t>
      </w:r>
      <w:r w:rsidR="00072041" w:rsidRPr="004B2DC1">
        <w:rPr>
          <w:rFonts w:ascii="Times New Roman" w:hAnsi="Times New Roman" w:cs="Times New Roman"/>
          <w:sz w:val="24"/>
          <w:szCs w:val="24"/>
        </w:rPr>
        <w:fldChar w:fldCharType="end"/>
      </w:r>
      <w:r w:rsidRPr="004B2DC1">
        <w:rPr>
          <w:rFonts w:ascii="Times New Roman" w:hAnsi="Times New Roman" w:cs="Times New Roman"/>
          <w:sz w:val="24"/>
          <w:szCs w:val="24"/>
        </w:rPr>
        <w:t xml:space="preserve">. In contrast, post-synthetic treatments often produce a broader distribution of pore sizes but are </w:t>
      </w:r>
      <w:r w:rsidRPr="004B2DC1">
        <w:rPr>
          <w:rFonts w:ascii="Times New Roman" w:hAnsi="Times New Roman" w:cs="Times New Roman"/>
          <w:sz w:val="24"/>
          <w:szCs w:val="24"/>
        </w:rPr>
        <w:lastRenderedPageBreak/>
        <w:t>simpler and more versatile for industrial-scale modifications</w:t>
      </w:r>
      <w:r w:rsidR="00072041" w:rsidRPr="004B2DC1">
        <w:rPr>
          <w:rFonts w:ascii="Times New Roman" w:hAnsi="Times New Roman" w:cs="Times New Roman"/>
          <w:sz w:val="24"/>
          <w:szCs w:val="24"/>
        </w:rPr>
        <w:t xml:space="preserve"> </w:t>
      </w:r>
      <w:r w:rsidR="00600A85" w:rsidRPr="004B2DC1">
        <w:rPr>
          <w:rFonts w:ascii="Times New Roman" w:hAnsi="Times New Roman" w:cs="Times New Roman"/>
          <w:sz w:val="24"/>
          <w:szCs w:val="24"/>
        </w:rPr>
        <w:fldChar w:fldCharType="begin"/>
      </w:r>
      <w:r w:rsidR="00600A85" w:rsidRPr="004B2DC1">
        <w:rPr>
          <w:rFonts w:ascii="Times New Roman" w:hAnsi="Times New Roman" w:cs="Times New Roman"/>
          <w:sz w:val="24"/>
          <w:szCs w:val="24"/>
        </w:rPr>
        <w:instrText xml:space="preserve"> ADDIN ZOTERO_ITEM CSL_CITATION {"citationID":"HWM0zeST","properties":{"formattedCitation":"(Qu et al., 2020)","plainCitation":"(Qu et al., 2020)","noteIndex":0},"citationItems":[{"id":595,"uris":["http://zotero.org/users/local/JOPSRQaa/items/ZCRCQTVJ"],"itemData":{"id":595,"type":"document","language":"en","note":"issue: 3\npage: 225–245\nvolume: 3\nDOI: 10.1007/S42247-020-00088-Z","title":"Hierarchical zeolites: synthesis, structural control, and catalytic applications","URL":"https://doi.org/10.1007/S42247-020-00088-Z","author":[{"family":"Qu","given":"H."},{"family":"Ma","given":"Y."},{"family":"Li","given":"B."},{"family":"Wang","given":"L."}],"issued":{"date-parts":[["2020"]]}}}],"schema":"https://github.com/citation-style-language/schema/raw/master/csl-citation.json"} </w:instrText>
      </w:r>
      <w:r w:rsidR="00600A85" w:rsidRPr="004B2DC1">
        <w:rPr>
          <w:rFonts w:ascii="Times New Roman" w:hAnsi="Times New Roman" w:cs="Times New Roman"/>
          <w:sz w:val="24"/>
          <w:szCs w:val="24"/>
        </w:rPr>
        <w:fldChar w:fldCharType="separate"/>
      </w:r>
      <w:r w:rsidR="00600A85" w:rsidRPr="004B2DC1">
        <w:rPr>
          <w:rFonts w:ascii="Times New Roman" w:hAnsi="Times New Roman" w:cs="Times New Roman"/>
          <w:sz w:val="24"/>
        </w:rPr>
        <w:t>(Qu et al., 2020)</w:t>
      </w:r>
      <w:r w:rsidR="00600A85" w:rsidRPr="004B2DC1">
        <w:rPr>
          <w:rFonts w:ascii="Times New Roman" w:hAnsi="Times New Roman" w:cs="Times New Roman"/>
          <w:sz w:val="24"/>
          <w:szCs w:val="24"/>
        </w:rPr>
        <w:fldChar w:fldCharType="end"/>
      </w:r>
      <w:r w:rsidRPr="004B2DC1">
        <w:rPr>
          <w:rFonts w:ascii="Times New Roman" w:hAnsi="Times New Roman" w:cs="Times New Roman"/>
          <w:sz w:val="24"/>
          <w:szCs w:val="24"/>
        </w:rPr>
        <w:t>. Regardless of the technique employed, hierarchical zeolites consistently demonstrate superior performance in catalytic processes where diffusion limitations are critical</w:t>
      </w:r>
      <w:r w:rsidR="00C87C85" w:rsidRPr="004B2DC1">
        <w:rPr>
          <w:rFonts w:ascii="Times New Roman" w:hAnsi="Times New Roman" w:cs="Times New Roman"/>
          <w:sz w:val="24"/>
          <w:szCs w:val="24"/>
        </w:rPr>
        <w:t xml:space="preserve"> </w:t>
      </w:r>
      <w:r w:rsidR="00C87C85" w:rsidRPr="004B2DC1">
        <w:rPr>
          <w:rFonts w:ascii="Times New Roman" w:hAnsi="Times New Roman" w:cs="Times New Roman"/>
          <w:sz w:val="24"/>
          <w:szCs w:val="24"/>
        </w:rPr>
        <w:fldChar w:fldCharType="begin"/>
      </w:r>
      <w:r w:rsidR="00C87C85" w:rsidRPr="004B2DC1">
        <w:rPr>
          <w:rFonts w:ascii="Times New Roman" w:hAnsi="Times New Roman" w:cs="Times New Roman"/>
          <w:sz w:val="24"/>
          <w:szCs w:val="24"/>
        </w:rPr>
        <w:instrText xml:space="preserve"> ADDIN ZOTERO_ITEM CSL_CITATION {"citationID":"XFlzt3BG","properties":{"formattedCitation":"(Samart, 2022)","plainCitation":"(Samart, 2022)","noteIndex":0},"citationItems":[{"id":593,"uris":["http://zotero.org/users/local/JOPSRQaa/items/ZT6WYADU"],"itemData":{"id":593,"type":"document","language":"en","note":"DOI: 10.33612/diss.286267800","title":"Synthesis and Catalytic Application of Macroscopic Zeolite Beads with Hierarchical Porosity","URL":"https://doi.org/10.33612/diss.286267800","author":[{"family":"Samart","given":"K."}],"issued":{"date-parts":[["2022"]]}}}],"schema":"https://github.com/citation-style-language/schema/raw/master/csl-citation.json"} </w:instrText>
      </w:r>
      <w:r w:rsidR="00C87C85" w:rsidRPr="004B2DC1">
        <w:rPr>
          <w:rFonts w:ascii="Times New Roman" w:hAnsi="Times New Roman" w:cs="Times New Roman"/>
          <w:sz w:val="24"/>
          <w:szCs w:val="24"/>
        </w:rPr>
        <w:fldChar w:fldCharType="separate"/>
      </w:r>
      <w:r w:rsidR="00C87C85" w:rsidRPr="004B2DC1">
        <w:rPr>
          <w:rFonts w:ascii="Times New Roman" w:hAnsi="Times New Roman" w:cs="Times New Roman"/>
          <w:sz w:val="24"/>
        </w:rPr>
        <w:t>(Samart, 2022)</w:t>
      </w:r>
      <w:r w:rsidR="00C87C85" w:rsidRPr="004B2DC1">
        <w:rPr>
          <w:rFonts w:ascii="Times New Roman" w:hAnsi="Times New Roman" w:cs="Times New Roman"/>
          <w:sz w:val="24"/>
          <w:szCs w:val="24"/>
        </w:rPr>
        <w:fldChar w:fldCharType="end"/>
      </w:r>
      <w:r w:rsidRPr="004B2DC1">
        <w:rPr>
          <w:rFonts w:ascii="Times New Roman" w:hAnsi="Times New Roman" w:cs="Times New Roman"/>
          <w:sz w:val="24"/>
          <w:szCs w:val="24"/>
        </w:rPr>
        <w:t>. For instance, in biomass valorization reactions, the increased accessibility provided by hierarchical porosity enables the effective conversion of bulky, oxygen-rich molecules that are otherwise inaccessible to conventional microporous catalysts</w:t>
      </w:r>
      <w:r w:rsidR="00C87C85" w:rsidRPr="004B2DC1">
        <w:rPr>
          <w:rFonts w:ascii="Times New Roman" w:hAnsi="Times New Roman" w:cs="Times New Roman"/>
          <w:sz w:val="24"/>
          <w:szCs w:val="24"/>
        </w:rPr>
        <w:t xml:space="preserve"> </w:t>
      </w:r>
      <w:r w:rsidR="00C87C85" w:rsidRPr="004B2DC1">
        <w:rPr>
          <w:rFonts w:ascii="Times New Roman" w:hAnsi="Times New Roman" w:cs="Times New Roman"/>
          <w:sz w:val="24"/>
          <w:szCs w:val="24"/>
        </w:rPr>
        <w:fldChar w:fldCharType="begin"/>
      </w:r>
      <w:r w:rsidR="00C87C85" w:rsidRPr="004B2DC1">
        <w:rPr>
          <w:rFonts w:ascii="Times New Roman" w:hAnsi="Times New Roman" w:cs="Times New Roman"/>
          <w:sz w:val="24"/>
          <w:szCs w:val="24"/>
        </w:rPr>
        <w:instrText xml:space="preserve"> ADDIN ZOTERO_ITEM CSL_CITATION {"citationID":"yZvac0rX","properties":{"formattedCitation":"(Bai et al., 2019)","plainCitation":"(Bai et al., 2019)","noteIndex":0},"citationItems":[{"id":592,"uris":["http://zotero.org/users/local/JOPSRQaa/items/5SIXZ52Q"],"itemData":{"id":592,"type":"document","language":"en","note":"issue: 6\npage: 601–611\nvolume: 1\nDOI: 10.1016/J.TRECHM.2019.05.010","title":"Creating Hierarchical Pores in Zeolite Catalysts","URL":"https://doi.org/10.1016/J.TRECHM.2019.05.010","author":[{"family":"Bai","given":"R."},{"family":"Song","given":"Y."},{"family":"Li","given":"Y."},{"family":"Yu","given":"J."}],"issued":{"date-parts":[["2019"]]}}}],"schema":"https://github.com/citation-style-language/schema/raw/master/csl-citation.json"} </w:instrText>
      </w:r>
      <w:r w:rsidR="00C87C85" w:rsidRPr="004B2DC1">
        <w:rPr>
          <w:rFonts w:ascii="Times New Roman" w:hAnsi="Times New Roman" w:cs="Times New Roman"/>
          <w:sz w:val="24"/>
          <w:szCs w:val="24"/>
        </w:rPr>
        <w:fldChar w:fldCharType="separate"/>
      </w:r>
      <w:r w:rsidR="00C87C85" w:rsidRPr="004B2DC1">
        <w:rPr>
          <w:rFonts w:ascii="Times New Roman" w:hAnsi="Times New Roman" w:cs="Times New Roman"/>
          <w:sz w:val="24"/>
        </w:rPr>
        <w:t>(Bai et al., 2019)</w:t>
      </w:r>
      <w:r w:rsidR="00C87C85" w:rsidRPr="004B2DC1">
        <w:rPr>
          <w:rFonts w:ascii="Times New Roman" w:hAnsi="Times New Roman" w:cs="Times New Roman"/>
          <w:sz w:val="24"/>
          <w:szCs w:val="24"/>
        </w:rPr>
        <w:fldChar w:fldCharType="end"/>
      </w:r>
      <w:r w:rsidRPr="004B2DC1">
        <w:rPr>
          <w:rFonts w:ascii="Times New Roman" w:hAnsi="Times New Roman" w:cs="Times New Roman"/>
          <w:sz w:val="24"/>
          <w:szCs w:val="24"/>
        </w:rPr>
        <w:t>.</w:t>
      </w:r>
    </w:p>
    <w:p w14:paraId="28D6C65E" w14:textId="77777777" w:rsidR="009D143A" w:rsidRDefault="00924EB7" w:rsidP="009D143A">
      <w:pPr>
        <w:pStyle w:val="ListParagraph"/>
        <w:ind w:left="360" w:firstLine="720"/>
        <w:jc w:val="both"/>
        <w:rPr>
          <w:rFonts w:ascii="Times New Roman" w:hAnsi="Times New Roman" w:cs="Times New Roman"/>
          <w:sz w:val="24"/>
          <w:szCs w:val="24"/>
        </w:rPr>
      </w:pPr>
      <w:r w:rsidRPr="004B2DC1">
        <w:rPr>
          <w:rFonts w:ascii="Times New Roman" w:hAnsi="Times New Roman" w:cs="Times New Roman"/>
          <w:sz w:val="24"/>
          <w:szCs w:val="24"/>
        </w:rPr>
        <w:t xml:space="preserve">Moreover, the introduction of </w:t>
      </w:r>
      <w:proofErr w:type="spellStart"/>
      <w:r w:rsidRPr="004B2DC1">
        <w:rPr>
          <w:rFonts w:ascii="Times New Roman" w:hAnsi="Times New Roman" w:cs="Times New Roman"/>
          <w:sz w:val="24"/>
          <w:szCs w:val="24"/>
        </w:rPr>
        <w:t>mesoporosity</w:t>
      </w:r>
      <w:proofErr w:type="spellEnd"/>
      <w:r w:rsidRPr="004B2DC1">
        <w:rPr>
          <w:rFonts w:ascii="Times New Roman" w:hAnsi="Times New Roman" w:cs="Times New Roman"/>
          <w:sz w:val="24"/>
          <w:szCs w:val="24"/>
        </w:rPr>
        <w:t xml:space="preserve"> in zeolites also mitigates deactivation issues such as coke deposition, which typically occurs near external surfaces or at pore entrances in traditional microporous materials</w:t>
      </w:r>
      <w:r w:rsidR="007153E9" w:rsidRPr="004B2DC1">
        <w:rPr>
          <w:rFonts w:ascii="Times New Roman" w:hAnsi="Times New Roman" w:cs="Times New Roman"/>
          <w:sz w:val="24"/>
          <w:szCs w:val="24"/>
        </w:rPr>
        <w:t xml:space="preserve"> </w:t>
      </w:r>
      <w:r w:rsidR="007153E9" w:rsidRPr="004B2DC1">
        <w:rPr>
          <w:rFonts w:ascii="Times New Roman" w:hAnsi="Times New Roman" w:cs="Times New Roman"/>
          <w:sz w:val="24"/>
          <w:szCs w:val="24"/>
        </w:rPr>
        <w:fldChar w:fldCharType="begin"/>
      </w:r>
      <w:r w:rsidR="007153E9" w:rsidRPr="004B2DC1">
        <w:rPr>
          <w:rFonts w:ascii="Times New Roman" w:hAnsi="Times New Roman" w:cs="Times New Roman"/>
          <w:sz w:val="24"/>
          <w:szCs w:val="24"/>
        </w:rPr>
        <w:instrText xml:space="preserve"> ADDIN ZOTERO_ITEM CSL_CITATION {"citationID":"Y2SbHMsS","properties":{"formattedCitation":"(Qiu et al., 2024)","plainCitation":"(Qiu et al., 2024)","noteIndex":0},"citationItems":[{"id":647,"uris":["http://zotero.org/users/local/JOPSRQaa/items/RE8E2GE2"],"itemData":{"id":647,"type":"article-journal","container-title":"Chemcatchem","DOI":"10.1002/cctc.202401443","language":"en","title":"Zeolite‐based Materials for Catalytic Oxidation of Volatile Organic Compounds","author":[{"family":"Qiu","given":"S."},{"family":"Lü","given":"W."},{"family":"Zeng","given":"Z."},{"family":"Su","given":"X."},{"family":"Lai","given":"Y."},{"family":"Liu","given":"X."},{"family":"Gao","given":"X."},{"family":"Kawi","given":"S."}],"issued":{"date-parts":[["2024"]]}}}],"schema":"https://github.com/citation-style-language/schema/raw/master/csl-citation.json"} </w:instrText>
      </w:r>
      <w:r w:rsidR="007153E9" w:rsidRPr="004B2DC1">
        <w:rPr>
          <w:rFonts w:ascii="Times New Roman" w:hAnsi="Times New Roman" w:cs="Times New Roman"/>
          <w:sz w:val="24"/>
          <w:szCs w:val="24"/>
        </w:rPr>
        <w:fldChar w:fldCharType="separate"/>
      </w:r>
      <w:r w:rsidR="007153E9" w:rsidRPr="004B2DC1">
        <w:rPr>
          <w:rFonts w:ascii="Times New Roman" w:hAnsi="Times New Roman" w:cs="Times New Roman"/>
          <w:sz w:val="24"/>
        </w:rPr>
        <w:t>(Qiu et al., 2024)</w:t>
      </w:r>
      <w:r w:rsidR="007153E9" w:rsidRPr="004B2DC1">
        <w:rPr>
          <w:rFonts w:ascii="Times New Roman" w:hAnsi="Times New Roman" w:cs="Times New Roman"/>
          <w:sz w:val="24"/>
          <w:szCs w:val="24"/>
        </w:rPr>
        <w:fldChar w:fldCharType="end"/>
      </w:r>
      <w:r w:rsidRPr="004B2DC1">
        <w:rPr>
          <w:rFonts w:ascii="Times New Roman" w:hAnsi="Times New Roman" w:cs="Times New Roman"/>
          <w:sz w:val="24"/>
          <w:szCs w:val="24"/>
        </w:rPr>
        <w:t>. By facilitating faster mass transport and providing alternative pathways, hierarchical structures extend catalyst lifetimes and enhance turnover frequencies. Hierarchical zeolites have also shown enhanced adsorption capacities and kinetics in environmental applications, particularly for the removal of large organic contaminants and complex pollutant mixtures from water and air matrices</w:t>
      </w:r>
      <w:r w:rsidR="007153E9" w:rsidRPr="004B2DC1">
        <w:rPr>
          <w:rFonts w:ascii="Times New Roman" w:hAnsi="Times New Roman" w:cs="Times New Roman"/>
          <w:sz w:val="24"/>
          <w:szCs w:val="24"/>
        </w:rPr>
        <w:t xml:space="preserve"> </w:t>
      </w:r>
      <w:r w:rsidR="0061691D" w:rsidRPr="004B2DC1">
        <w:rPr>
          <w:rFonts w:ascii="Times New Roman" w:hAnsi="Times New Roman" w:cs="Times New Roman"/>
          <w:sz w:val="24"/>
          <w:szCs w:val="24"/>
        </w:rPr>
        <w:fldChar w:fldCharType="begin"/>
      </w:r>
      <w:r w:rsidR="001875B1" w:rsidRPr="004B2DC1">
        <w:rPr>
          <w:rFonts w:ascii="Times New Roman" w:hAnsi="Times New Roman" w:cs="Times New Roman"/>
          <w:sz w:val="24"/>
          <w:szCs w:val="24"/>
        </w:rPr>
        <w:instrText xml:space="preserve"> ADDIN ZOTERO_ITEM CSL_CITATION {"citationID":"ZlMGaCe1","properties":{"formattedCitation":"(Wu et al., 2019; Xia et al., 2011)","plainCitation":"(Wu et al., 2019; Xia et al., 2011)","noteIndex":0},"citationItems":[{"id":554,"uris":["http://zotero.org/users/local/JOPSRQaa/items/KSE5PR27"],"itemData":{"id":554,"type":"article-journal","container-title":"Industrial &amp; Engineering Chemistry Research","DOI":"10.1021/ACS.IECR.9B02054","issue":"27","language":"en","page":"11653–11658","title":"110th Anniversary: Sustainable Synthesis of Zeolites: From Fundamental Research to Industrial Production","volume":"58","author":[{"family":"Wu","given":"Q."},{"family":"Ma","given":"Y."},{"family":"Wang","given":"S."},{"family":"Meng","given":"X."},{"family":"Xiao","given":"F.-S."}],"issued":{"date-parts":[["2019"]]}}},{"id":651,"uris":["http://zotero.org/users/local/JOPSRQaa/items/VP75NUFD"],"itemData":{"id":651,"type":"article-journal","container-title":"Advanced Energy Materials","DOI":"10.1002/AENM.201100061","issue":"4","language":"en","page":"678–683","title":"Superior CO2 Adsorption Capacity on N‐doped, High‐Surface‐Area, Microporous Carbons Templated from Zeolite","volume":"1","author":[{"family":"Xia","given":"Y."},{"family":"Mokaya","given":"R."},{"family":"Walker","given":"G.S."},{"family":"Zhu","given":"Y."}],"issued":{"date-parts":[["2011"]]}}}],"schema":"https://github.com/citation-style-language/schema/raw/master/csl-citation.json"} </w:instrText>
      </w:r>
      <w:r w:rsidR="0061691D" w:rsidRPr="004B2DC1">
        <w:rPr>
          <w:rFonts w:ascii="Times New Roman" w:hAnsi="Times New Roman" w:cs="Times New Roman"/>
          <w:sz w:val="24"/>
          <w:szCs w:val="24"/>
        </w:rPr>
        <w:fldChar w:fldCharType="separate"/>
      </w:r>
      <w:r w:rsidR="001875B1" w:rsidRPr="004B2DC1">
        <w:rPr>
          <w:rFonts w:ascii="Times New Roman" w:hAnsi="Times New Roman" w:cs="Times New Roman"/>
          <w:sz w:val="24"/>
        </w:rPr>
        <w:t>(Wu et al., 2019; Xia et al., 2011)</w:t>
      </w:r>
      <w:r w:rsidR="0061691D" w:rsidRPr="004B2DC1">
        <w:rPr>
          <w:rFonts w:ascii="Times New Roman" w:hAnsi="Times New Roman" w:cs="Times New Roman"/>
          <w:sz w:val="24"/>
          <w:szCs w:val="24"/>
        </w:rPr>
        <w:fldChar w:fldCharType="end"/>
      </w:r>
      <w:r w:rsidR="00185824" w:rsidRPr="004B2DC1">
        <w:rPr>
          <w:rFonts w:ascii="Times New Roman" w:hAnsi="Times New Roman" w:cs="Times New Roman"/>
          <w:sz w:val="24"/>
          <w:szCs w:val="24"/>
        </w:rPr>
        <w:t>(</w:t>
      </w:r>
      <w:proofErr w:type="spellStart"/>
      <w:r w:rsidR="00185824" w:rsidRPr="004B2DC1">
        <w:rPr>
          <w:rFonts w:ascii="Times New Roman" w:hAnsi="Times New Roman" w:cs="Times New Roman"/>
          <w:sz w:val="24"/>
          <w:szCs w:val="24"/>
        </w:rPr>
        <w:t>karen</w:t>
      </w:r>
      <w:proofErr w:type="spellEnd"/>
      <w:r w:rsidR="00185824" w:rsidRPr="004B2DC1">
        <w:rPr>
          <w:rFonts w:ascii="Times New Roman" w:hAnsi="Times New Roman" w:cs="Times New Roman"/>
          <w:sz w:val="24"/>
          <w:szCs w:val="24"/>
        </w:rPr>
        <w:t>, 11)</w:t>
      </w:r>
      <w:r w:rsidRPr="004B2DC1">
        <w:rPr>
          <w:rFonts w:ascii="Times New Roman" w:hAnsi="Times New Roman" w:cs="Times New Roman"/>
          <w:sz w:val="24"/>
          <w:szCs w:val="24"/>
        </w:rPr>
        <w:t>.</w:t>
      </w:r>
      <w:r w:rsidR="00456EA0" w:rsidRPr="004B2DC1">
        <w:rPr>
          <w:rFonts w:ascii="Times New Roman" w:hAnsi="Times New Roman" w:cs="Times New Roman"/>
          <w:sz w:val="24"/>
          <w:szCs w:val="24"/>
        </w:rPr>
        <w:t xml:space="preserve"> </w:t>
      </w:r>
      <w:r w:rsidR="0025123B" w:rsidRPr="004B2DC1">
        <w:rPr>
          <w:rFonts w:ascii="Times New Roman" w:hAnsi="Times New Roman" w:cs="Times New Roman"/>
          <w:sz w:val="24"/>
          <w:szCs w:val="24"/>
        </w:rPr>
        <w:t xml:space="preserve">A schematic comparison of mass transport pathways in conventional microporous zeolites and hierarchically structured zeolites is illustrated in Figure 1. The introduction of mesopores effectively mitigates diffusion </w:t>
      </w:r>
      <w:r w:rsidR="00EC7964">
        <w:rPr>
          <w:noProof/>
        </w:rPr>
        <mc:AlternateContent>
          <mc:Choice Requires="wpg">
            <w:drawing>
              <wp:anchor distT="0" distB="0" distL="114300" distR="114300" simplePos="0" relativeHeight="251660288" behindDoc="0" locked="0" layoutInCell="1" allowOverlap="1" wp14:anchorId="30C44B12" wp14:editId="1A417F81">
                <wp:simplePos x="0" y="0"/>
                <wp:positionH relativeFrom="column">
                  <wp:posOffset>1049572</wp:posOffset>
                </wp:positionH>
                <wp:positionV relativeFrom="paragraph">
                  <wp:posOffset>858741</wp:posOffset>
                </wp:positionV>
                <wp:extent cx="3846830" cy="2890520"/>
                <wp:effectExtent l="0" t="0" r="1270" b="5080"/>
                <wp:wrapTopAndBottom/>
                <wp:docPr id="3" name="Group 3"/>
                <wp:cNvGraphicFramePr/>
                <a:graphic xmlns:a="http://schemas.openxmlformats.org/drawingml/2006/main">
                  <a:graphicData uri="http://schemas.microsoft.com/office/word/2010/wordprocessingGroup">
                    <wpg:wgp>
                      <wpg:cNvGrpSpPr/>
                      <wpg:grpSpPr>
                        <a:xfrm>
                          <a:off x="0" y="0"/>
                          <a:ext cx="3846830" cy="2890520"/>
                          <a:chOff x="0" y="0"/>
                          <a:chExt cx="3846830" cy="2890520"/>
                        </a:xfrm>
                      </wpg:grpSpPr>
                      <pic:pic xmlns:pic="http://schemas.openxmlformats.org/drawingml/2006/picture">
                        <pic:nvPicPr>
                          <pic:cNvPr id="2" name="Picture 2"/>
                          <pic:cNvPicPr>
                            <a:picLocks noChangeAspect="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846830" cy="2564130"/>
                          </a:xfrm>
                          <a:prstGeom prst="rect">
                            <a:avLst/>
                          </a:prstGeom>
                          <a:noFill/>
                        </pic:spPr>
                      </pic:pic>
                      <wps:wsp>
                        <wps:cNvPr id="1" name="Text Box 1"/>
                        <wps:cNvSpPr txBox="1"/>
                        <wps:spPr>
                          <a:xfrm>
                            <a:off x="0" y="2623820"/>
                            <a:ext cx="3846830" cy="266700"/>
                          </a:xfrm>
                          <a:prstGeom prst="rect">
                            <a:avLst/>
                          </a:prstGeom>
                          <a:solidFill>
                            <a:prstClr val="white"/>
                          </a:solidFill>
                          <a:ln>
                            <a:noFill/>
                          </a:ln>
                        </wps:spPr>
                        <wps:txbx>
                          <w:txbxContent>
                            <w:p w14:paraId="0D1DE481" w14:textId="6AA5680C" w:rsidR="009C699D" w:rsidRPr="00EC7964" w:rsidRDefault="009C699D" w:rsidP="00EC7964">
                              <w:pPr>
                                <w:pStyle w:val="Caption"/>
                                <w:jc w:val="center"/>
                                <w:rPr>
                                  <w:rFonts w:ascii="Times New Roman" w:eastAsia="Times New Roman" w:hAnsi="Times New Roman" w:cs="Times New Roman"/>
                                  <w:i w:val="0"/>
                                  <w:iCs w:val="0"/>
                                  <w:noProof/>
                                  <w:color w:val="000000" w:themeColor="text1"/>
                                  <w:sz w:val="24"/>
                                  <w:szCs w:val="24"/>
                                </w:rPr>
                              </w:pPr>
                              <w:r w:rsidRPr="00EC7964">
                                <w:rPr>
                                  <w:i w:val="0"/>
                                  <w:iCs w:val="0"/>
                                  <w:color w:val="000000" w:themeColor="text1"/>
                                </w:rPr>
                                <w:t xml:space="preserve">Figure </w:t>
                              </w:r>
                              <w:r w:rsidRPr="00EC7964">
                                <w:rPr>
                                  <w:i w:val="0"/>
                                  <w:iCs w:val="0"/>
                                  <w:color w:val="000000" w:themeColor="text1"/>
                                </w:rPr>
                                <w:fldChar w:fldCharType="begin"/>
                              </w:r>
                              <w:r w:rsidRPr="00EC7964">
                                <w:rPr>
                                  <w:i w:val="0"/>
                                  <w:iCs w:val="0"/>
                                  <w:color w:val="000000" w:themeColor="text1"/>
                                </w:rPr>
                                <w:instrText xml:space="preserve"> SEQ Figure \* ARABIC </w:instrText>
                              </w:r>
                              <w:r w:rsidRPr="00EC7964">
                                <w:rPr>
                                  <w:i w:val="0"/>
                                  <w:iCs w:val="0"/>
                                  <w:color w:val="000000" w:themeColor="text1"/>
                                </w:rPr>
                                <w:fldChar w:fldCharType="separate"/>
                              </w:r>
                              <w:r w:rsidRPr="00EC7964">
                                <w:rPr>
                                  <w:i w:val="0"/>
                                  <w:iCs w:val="0"/>
                                  <w:noProof/>
                                  <w:color w:val="000000" w:themeColor="text1"/>
                                </w:rPr>
                                <w:t>1</w:t>
                              </w:r>
                              <w:r w:rsidRPr="00EC7964">
                                <w:rPr>
                                  <w:i w:val="0"/>
                                  <w:iCs w:val="0"/>
                                  <w:color w:val="000000" w:themeColor="text1"/>
                                </w:rPr>
                                <w:fldChar w:fldCharType="end"/>
                              </w:r>
                              <w:r w:rsidR="00EC7964" w:rsidRPr="00EC7964">
                                <w:rPr>
                                  <w:i w:val="0"/>
                                  <w:iCs w:val="0"/>
                                  <w:color w:val="000000" w:themeColor="text1"/>
                                </w:rPr>
                                <w:t xml:space="preserve"> Microporous vs Hierarchical Zeolite Mass Transpo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0C44B12" id="Group 3" o:spid="_x0000_s1026" style="position:absolute;left:0;text-align:left;margin-left:82.65pt;margin-top:67.6pt;width:302.9pt;height:227.6pt;z-index:251660288" coordsize="38468,289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38468;height:256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">
                  <v:imagedata r:id="rId8" o:title=""/>
                </v:shape>
                <v:shapetype id="_x0000_t202" coordsize="21600,21600" o:spt="202" path="m,l,21600r21600,l21600,xe">
                  <v:stroke joinstyle="miter"/>
                  <v:path gradientshapeok="t" o:connecttype="rect"/>
                </v:shapetype>
                <v:shape id="Text Box 1" o:spid="_x0000_s1028" type="#_x0000_t202" style="position:absolute;top:26238;width:3846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0D1DE481" w14:textId="6AA5680C" w:rsidR="009C699D" w:rsidRPr="00EC7964" w:rsidRDefault="009C699D" w:rsidP="00EC7964">
                        <w:pPr>
                          <w:pStyle w:val="Caption"/>
                          <w:jc w:val="center"/>
                          <w:rPr>
                            <w:rFonts w:ascii="Times New Roman" w:eastAsia="Times New Roman" w:hAnsi="Times New Roman" w:cs="Times New Roman"/>
                            <w:i w:val="0"/>
                            <w:iCs w:val="0"/>
                            <w:noProof/>
                            <w:color w:val="000000" w:themeColor="text1"/>
                            <w:sz w:val="24"/>
                            <w:szCs w:val="24"/>
                          </w:rPr>
                        </w:pPr>
                        <w:r w:rsidRPr="00EC7964">
                          <w:rPr>
                            <w:i w:val="0"/>
                            <w:iCs w:val="0"/>
                            <w:color w:val="000000" w:themeColor="text1"/>
                          </w:rPr>
                          <w:t xml:space="preserve">Figure </w:t>
                        </w:r>
                        <w:r w:rsidRPr="00EC7964">
                          <w:rPr>
                            <w:i w:val="0"/>
                            <w:iCs w:val="0"/>
                            <w:color w:val="000000" w:themeColor="text1"/>
                          </w:rPr>
                          <w:fldChar w:fldCharType="begin"/>
                        </w:r>
                        <w:r w:rsidRPr="00EC7964">
                          <w:rPr>
                            <w:i w:val="0"/>
                            <w:iCs w:val="0"/>
                            <w:color w:val="000000" w:themeColor="text1"/>
                          </w:rPr>
                          <w:instrText xml:space="preserve"> SEQ Figure \* ARABIC </w:instrText>
                        </w:r>
                        <w:r w:rsidRPr="00EC7964">
                          <w:rPr>
                            <w:i w:val="0"/>
                            <w:iCs w:val="0"/>
                            <w:color w:val="000000" w:themeColor="text1"/>
                          </w:rPr>
                          <w:fldChar w:fldCharType="separate"/>
                        </w:r>
                        <w:r w:rsidRPr="00EC7964">
                          <w:rPr>
                            <w:i w:val="0"/>
                            <w:iCs w:val="0"/>
                            <w:noProof/>
                            <w:color w:val="000000" w:themeColor="text1"/>
                          </w:rPr>
                          <w:t>1</w:t>
                        </w:r>
                        <w:r w:rsidRPr="00EC7964">
                          <w:rPr>
                            <w:i w:val="0"/>
                            <w:iCs w:val="0"/>
                            <w:color w:val="000000" w:themeColor="text1"/>
                          </w:rPr>
                          <w:fldChar w:fldCharType="end"/>
                        </w:r>
                        <w:r w:rsidR="00EC7964" w:rsidRPr="00EC7964">
                          <w:rPr>
                            <w:i w:val="0"/>
                            <w:iCs w:val="0"/>
                            <w:color w:val="000000" w:themeColor="text1"/>
                          </w:rPr>
                          <w:t xml:space="preserve"> Microporous vs Hierarchical Zeolite Mass Transport</w:t>
                        </w:r>
                      </w:p>
                    </w:txbxContent>
                  </v:textbox>
                </v:shape>
                <w10:wrap type="topAndBottom"/>
              </v:group>
            </w:pict>
          </mc:Fallback>
        </mc:AlternateContent>
      </w:r>
      <w:r w:rsidR="0025123B" w:rsidRPr="004B2DC1">
        <w:rPr>
          <w:rFonts w:ascii="Times New Roman" w:hAnsi="Times New Roman" w:cs="Times New Roman"/>
          <w:sz w:val="24"/>
          <w:szCs w:val="24"/>
        </w:rPr>
        <w:t>limitations, enhancing reactant accessibility and product evacuation.</w:t>
      </w:r>
    </w:p>
    <w:p w14:paraId="1A5BC96C" w14:textId="067A9C9C" w:rsidR="00A33D07" w:rsidRPr="009D143A" w:rsidRDefault="00924EB7" w:rsidP="009D143A">
      <w:pPr>
        <w:pStyle w:val="ListParagraph"/>
        <w:ind w:left="360" w:firstLine="720"/>
        <w:jc w:val="both"/>
        <w:rPr>
          <w:rFonts w:ascii="Times New Roman" w:hAnsi="Times New Roman" w:cs="Times New Roman"/>
          <w:sz w:val="24"/>
          <w:szCs w:val="24"/>
        </w:rPr>
      </w:pPr>
      <w:r w:rsidRPr="009F4A66">
        <w:t>In summary, hierarchical pore engineering represents a transformative strategy in zeolite design, bridging the gap between microporous precision and mesoporous accessibility. The creation of multiscale porosity enables zeolites to overcome longstanding transport barriers, broadening their applicability to reactions and separations that demand both molecular selectivity and rapid mass transfer. Future advancements in hierarchical zeolite synthesis are expected to further refine pore architectures, achieving optimized trade-offs between structural order, surface area, and functional performance for next-generation catalytic, environmental, and energy-related technologies</w:t>
      </w:r>
      <w:r w:rsidR="00FC0102">
        <w:t xml:space="preserve"> </w:t>
      </w:r>
      <w:r w:rsidR="007D36D7">
        <w:fldChar w:fldCharType="begin"/>
      </w:r>
      <w:r w:rsidR="007D36D7">
        <w:instrText xml:space="preserve"> ADDIN ZOTERO_ITEM CSL_CITATION {"citationID":"MqkR7xVW","properties":{"formattedCitation":"(Bai et al., 2019)","plainCitation":"(Bai et al., 2019)","noteIndex":0},"citationItems":[{"id":592,"uris":["http://zotero.org/users/local/JOPSRQaa/items/5SIXZ52Q"],"itemData":{"id":592,"type":"document","language":"en","note":"issue: 6\npage: 601–611\nvolume: 1\nDOI: 10.1016/J.TRECHM.2019.05.010","title":"Creating Hierarchical Pores in Zeolite Catalysts","URL":"https://doi.org/10.1016/J.TRECHM.2019.05.010","author":[{"family":"Bai","given":"R."},{"family":"Song","given":"Y."},{"family":"Li","given":"Y."},{"family":"Yu","given":"J."}],"issued":{"date-parts":[["2019"]]}}}],"schema":"https://github.com/citation-style-language/schema/raw/master/csl-citation.json"} </w:instrText>
      </w:r>
      <w:r w:rsidR="007D36D7">
        <w:fldChar w:fldCharType="separate"/>
      </w:r>
      <w:r w:rsidR="007D36D7" w:rsidRPr="007D36D7">
        <w:t>(Bai et al., 2019)</w:t>
      </w:r>
      <w:r w:rsidR="007D36D7">
        <w:fldChar w:fldCharType="end"/>
      </w:r>
    </w:p>
    <w:p w14:paraId="351F7931" w14:textId="77777777" w:rsidR="00BD6BFB" w:rsidRDefault="00BD6BFB" w:rsidP="00A15EC0">
      <w:pPr>
        <w:pStyle w:val="ListParagraph"/>
        <w:jc w:val="both"/>
        <w:rPr>
          <w:rFonts w:ascii="Times New Roman" w:hAnsi="Times New Roman" w:cs="Times New Roman"/>
          <w:sz w:val="24"/>
          <w:szCs w:val="24"/>
        </w:rPr>
      </w:pPr>
    </w:p>
    <w:p w14:paraId="6748F3FD" w14:textId="59F7BA46" w:rsidR="00BD6BFB" w:rsidRDefault="00335FD4" w:rsidP="00A15EC0">
      <w:pPr>
        <w:pStyle w:val="ListParagraph"/>
        <w:numPr>
          <w:ilvl w:val="0"/>
          <w:numId w:val="3"/>
        </w:numPr>
        <w:ind w:left="360"/>
        <w:jc w:val="both"/>
        <w:rPr>
          <w:rFonts w:ascii="Times New Roman" w:hAnsi="Times New Roman" w:cs="Times New Roman"/>
          <w:sz w:val="24"/>
          <w:szCs w:val="24"/>
        </w:rPr>
      </w:pPr>
      <w:r w:rsidRPr="00335FD4">
        <w:rPr>
          <w:rFonts w:ascii="Times New Roman" w:hAnsi="Times New Roman" w:cs="Times New Roman"/>
          <w:sz w:val="24"/>
          <w:szCs w:val="24"/>
        </w:rPr>
        <w:t>Surface Functionalization Strategies</w:t>
      </w:r>
    </w:p>
    <w:p w14:paraId="4A0FCDF5" w14:textId="27629E8A" w:rsidR="009F4A66" w:rsidRDefault="00DB462D" w:rsidP="009F4A66">
      <w:pPr>
        <w:pStyle w:val="ListParagraph"/>
        <w:ind w:left="360" w:firstLine="360"/>
        <w:jc w:val="both"/>
        <w:rPr>
          <w:rFonts w:ascii="Times New Roman" w:hAnsi="Times New Roman" w:cs="Times New Roman"/>
          <w:sz w:val="24"/>
          <w:szCs w:val="24"/>
        </w:rPr>
      </w:pPr>
      <w:r w:rsidRPr="00DB462D">
        <w:rPr>
          <w:rFonts w:ascii="Times New Roman" w:hAnsi="Times New Roman" w:cs="Times New Roman"/>
          <w:sz w:val="24"/>
          <w:szCs w:val="24"/>
        </w:rPr>
        <w:lastRenderedPageBreak/>
        <w:t>While intrinsic zeolitic properties such as high surface area, ion-exchange capacity, and shape selectivity have made zeolites indispensable materials in catalysis and separations, their natural surface chemistry often requires further modification to meet the demands of advanced and highly specific applications</w:t>
      </w:r>
      <w:r w:rsidR="006F0338">
        <w:rPr>
          <w:rFonts w:ascii="Times New Roman" w:hAnsi="Times New Roman" w:cs="Times New Roman"/>
          <w:sz w:val="24"/>
          <w:szCs w:val="24"/>
        </w:rPr>
        <w:t xml:space="preserve"> </w:t>
      </w:r>
      <w:r w:rsidR="0023724F">
        <w:rPr>
          <w:rFonts w:ascii="Times New Roman" w:hAnsi="Times New Roman" w:cs="Times New Roman"/>
          <w:sz w:val="24"/>
          <w:szCs w:val="24"/>
        </w:rPr>
        <w:fldChar w:fldCharType="begin"/>
      </w:r>
      <w:r w:rsidR="0023724F">
        <w:rPr>
          <w:rFonts w:ascii="Times New Roman" w:hAnsi="Times New Roman" w:cs="Times New Roman"/>
          <w:sz w:val="24"/>
          <w:szCs w:val="24"/>
        </w:rPr>
        <w:instrText xml:space="preserve"> ADDIN ZOTERO_ITEM CSL_CITATION {"citationID":"HhHrSuSK","properties":{"formattedCitation":"(Bein &amp; Mintova, 2005; Lang et al., 2024)","plainCitation":"(Bein &amp; Mintova, 2005; Lang et al., 2024)","noteIndex":0},"citationItems":[{"id":600,"uris":["http://zotero.org/users/local/JOPSRQaa/items/VV2AVG5I"],"itemData":{"id":600,"type":"book","language":"da","note":"DOI: 10.1016/S0167-2991(05)80015-1","number-of-pages":"263–288","publisher":"Elsevier","title":"Advanced applications of zeolites","URL":"https://doi.org/10.1016/S0167-2991(05)80015-1","volume":"157","author":[{"family":"Bein","given":"T."},{"family":"Mintova","given":"S."}],"issued":{"date-parts":[["2005"]]}}},{"id":597,"uris":["http://zotero.org/users/local/JOPSRQaa/items/F8E6XGZA"],"itemData":{"id":597,"type":"document","language":"no","note":"DOI: 10.1016/j.greenca.2024.02.007","title":"Zeolites for the environment","URL":"https://doi.org/10.1016/j.greenca.2024.02.007","author":[{"family":"Lang","given":"Q."},{"family":"Lu","given":"P."},{"family":"Yang","given":"X."},{"family":"Valtchev","given":"V."}],"issued":{"date-parts":[["2024"]]}}}],"schema":"https://github.com/citation-style-language/schema/raw/master/csl-citation.json"} </w:instrText>
      </w:r>
      <w:r w:rsidR="0023724F">
        <w:rPr>
          <w:rFonts w:ascii="Times New Roman" w:hAnsi="Times New Roman" w:cs="Times New Roman"/>
          <w:sz w:val="24"/>
          <w:szCs w:val="24"/>
        </w:rPr>
        <w:fldChar w:fldCharType="separate"/>
      </w:r>
      <w:r w:rsidR="0023724F" w:rsidRPr="0023724F">
        <w:rPr>
          <w:rFonts w:ascii="Times New Roman" w:hAnsi="Times New Roman" w:cs="Times New Roman"/>
          <w:sz w:val="24"/>
        </w:rPr>
        <w:t>(Bein &amp; Mintova, 2005; Lang et al., 2024)</w:t>
      </w:r>
      <w:r w:rsidR="0023724F">
        <w:rPr>
          <w:rFonts w:ascii="Times New Roman" w:hAnsi="Times New Roman" w:cs="Times New Roman"/>
          <w:sz w:val="24"/>
          <w:szCs w:val="24"/>
        </w:rPr>
        <w:fldChar w:fldCharType="end"/>
      </w:r>
      <w:r w:rsidRPr="00DB462D">
        <w:rPr>
          <w:rFonts w:ascii="Times New Roman" w:hAnsi="Times New Roman" w:cs="Times New Roman"/>
          <w:sz w:val="24"/>
          <w:szCs w:val="24"/>
        </w:rPr>
        <w:t>. Surface functionalization strategies offer a versatile route to tailor the chemical, physical, and catalytic properties of zeolites without compromising their underlying framework stability</w:t>
      </w:r>
      <w:r w:rsidR="002071C2">
        <w:rPr>
          <w:rFonts w:ascii="Times New Roman" w:hAnsi="Times New Roman" w:cs="Times New Roman"/>
          <w:sz w:val="24"/>
          <w:szCs w:val="24"/>
        </w:rPr>
        <w:t xml:space="preserve"> </w:t>
      </w:r>
      <w:r w:rsidR="002071C2">
        <w:rPr>
          <w:rFonts w:ascii="Times New Roman" w:hAnsi="Times New Roman" w:cs="Times New Roman"/>
          <w:sz w:val="24"/>
          <w:szCs w:val="24"/>
        </w:rPr>
        <w:fldChar w:fldCharType="begin"/>
      </w:r>
      <w:r w:rsidR="002071C2">
        <w:rPr>
          <w:rFonts w:ascii="Times New Roman" w:hAnsi="Times New Roman" w:cs="Times New Roman"/>
          <w:sz w:val="24"/>
          <w:szCs w:val="24"/>
        </w:rPr>
        <w:instrText xml:space="preserve"> ADDIN ZOTERO_ITEM CSL_CITATION {"citationID":"b45DaF55","properties":{"formattedCitation":"(Mancinelli &amp; Martucci, 2025)","plainCitation":"(Mancinelli &amp; Martucci, 2025)","noteIndex":0},"citationItems":[{"id":548,"uris":["http://zotero.org/users/local/JOPSRQaa/items/RQ2TIWJA"],"itemData":{"id":548,"type":"document","language":"en","note":"DOI: 10.20944/preprints202501.0157.v1","title":"Exploring the Potential of Zeolites for Sustainable Environmental Applications","URL":"https://doi.org/10.20944/preprints202501.0157.v1","author":[{"family":"Mancinelli","given":"M."},{"family":"Martucci","given":"A."}],"issued":{"date-parts":[["2025"]]}}}],"schema":"https://github.com/citation-style-language/schema/raw/master/csl-citation.json"} </w:instrText>
      </w:r>
      <w:r w:rsidR="002071C2">
        <w:rPr>
          <w:rFonts w:ascii="Times New Roman" w:hAnsi="Times New Roman" w:cs="Times New Roman"/>
          <w:sz w:val="24"/>
          <w:szCs w:val="24"/>
        </w:rPr>
        <w:fldChar w:fldCharType="separate"/>
      </w:r>
      <w:r w:rsidR="002071C2" w:rsidRPr="002071C2">
        <w:rPr>
          <w:rFonts w:ascii="Times New Roman" w:hAnsi="Times New Roman" w:cs="Times New Roman"/>
          <w:sz w:val="24"/>
        </w:rPr>
        <w:t>(Mancinelli &amp; Martucci, 2025)</w:t>
      </w:r>
      <w:r w:rsidR="002071C2">
        <w:rPr>
          <w:rFonts w:ascii="Times New Roman" w:hAnsi="Times New Roman" w:cs="Times New Roman"/>
          <w:sz w:val="24"/>
          <w:szCs w:val="24"/>
        </w:rPr>
        <w:fldChar w:fldCharType="end"/>
      </w:r>
      <w:r w:rsidRPr="00DB462D">
        <w:rPr>
          <w:rFonts w:ascii="Times New Roman" w:hAnsi="Times New Roman" w:cs="Times New Roman"/>
          <w:sz w:val="24"/>
          <w:szCs w:val="24"/>
        </w:rPr>
        <w:t>. By selectively modifying the external surface and internal pore environment, functionalization expands the range of interactions zeolites can engage in, thereby enabling new or enhanced functionalities for environmental remediation, chemical synthesis, and energy storage applications</w:t>
      </w:r>
      <w:r w:rsidR="002071C2">
        <w:rPr>
          <w:rFonts w:ascii="Times New Roman" w:hAnsi="Times New Roman" w:cs="Times New Roman"/>
          <w:sz w:val="24"/>
          <w:szCs w:val="24"/>
        </w:rPr>
        <w:t xml:space="preserve"> </w:t>
      </w:r>
      <w:r w:rsidR="00B528F3">
        <w:rPr>
          <w:rFonts w:ascii="Times New Roman" w:hAnsi="Times New Roman" w:cs="Times New Roman"/>
          <w:sz w:val="24"/>
          <w:szCs w:val="24"/>
        </w:rPr>
        <w:fldChar w:fldCharType="begin"/>
      </w:r>
      <w:r w:rsidR="00B528F3">
        <w:rPr>
          <w:rFonts w:ascii="Times New Roman" w:hAnsi="Times New Roman" w:cs="Times New Roman"/>
          <w:sz w:val="24"/>
          <w:szCs w:val="24"/>
        </w:rPr>
        <w:instrText xml:space="preserve"> ADDIN ZOTERO_ITEM CSL_CITATION {"citationID":"S2q0eOui","properties":{"formattedCitation":"(Chaudhary, 2017)","plainCitation":"(Chaudhary, 2017)","noteIndex":0},"citationItems":[{"id":598,"uris":["http://zotero.org/users/local/JOPSRQaa/items/DZ8BEP52"],"itemData":{"id":598,"type":"document","language":"la","note":"issue: 5\nvolume: 2\nDOI: 10.19080/RAPSCI.2017.02.555598","title":"Zeolites: The Aluminosilicate Framework with Promising Scenarios","author":[{"family":"Chaudhary","given":"A."}],"issued":{"date-parts":[["2017"]]}}}],"schema":"https://github.com/citation-style-language/schema/raw/master/csl-citation.json"} </w:instrText>
      </w:r>
      <w:r w:rsidR="00B528F3">
        <w:rPr>
          <w:rFonts w:ascii="Times New Roman" w:hAnsi="Times New Roman" w:cs="Times New Roman"/>
          <w:sz w:val="24"/>
          <w:szCs w:val="24"/>
        </w:rPr>
        <w:fldChar w:fldCharType="separate"/>
      </w:r>
      <w:r w:rsidR="00B528F3" w:rsidRPr="00B528F3">
        <w:rPr>
          <w:rFonts w:ascii="Times New Roman" w:hAnsi="Times New Roman" w:cs="Times New Roman"/>
          <w:sz w:val="24"/>
        </w:rPr>
        <w:t>(Chaudhary, 2017)</w:t>
      </w:r>
      <w:r w:rsidR="00B528F3">
        <w:rPr>
          <w:rFonts w:ascii="Times New Roman" w:hAnsi="Times New Roman" w:cs="Times New Roman"/>
          <w:sz w:val="24"/>
          <w:szCs w:val="24"/>
        </w:rPr>
        <w:fldChar w:fldCharType="end"/>
      </w:r>
      <w:r w:rsidRPr="00DB462D">
        <w:rPr>
          <w:rFonts w:ascii="Times New Roman" w:hAnsi="Times New Roman" w:cs="Times New Roman"/>
          <w:sz w:val="24"/>
          <w:szCs w:val="24"/>
        </w:rPr>
        <w:t>.</w:t>
      </w:r>
    </w:p>
    <w:p w14:paraId="34A9E86D" w14:textId="43042395" w:rsidR="009F4A66" w:rsidRDefault="00DB462D" w:rsidP="009F4A66">
      <w:pPr>
        <w:pStyle w:val="ListParagraph"/>
        <w:ind w:left="360" w:firstLine="360"/>
        <w:jc w:val="both"/>
        <w:rPr>
          <w:rFonts w:ascii="Times New Roman" w:hAnsi="Times New Roman" w:cs="Times New Roman"/>
          <w:sz w:val="24"/>
          <w:szCs w:val="24"/>
        </w:rPr>
      </w:pPr>
      <w:r w:rsidRPr="009F4A66">
        <w:rPr>
          <w:rFonts w:ascii="Times New Roman" w:hAnsi="Times New Roman" w:cs="Times New Roman"/>
          <w:sz w:val="24"/>
          <w:szCs w:val="24"/>
        </w:rPr>
        <w:t xml:space="preserve">Surface functionalization typically involves post-synthetic treatments that graft organic groups, metal species, or other functional moieties onto the zeolite surface. One widely used approach is the anchoring of </w:t>
      </w:r>
      <w:proofErr w:type="spellStart"/>
      <w:r w:rsidRPr="009F4A66">
        <w:rPr>
          <w:rFonts w:ascii="Times New Roman" w:hAnsi="Times New Roman" w:cs="Times New Roman"/>
          <w:sz w:val="24"/>
          <w:szCs w:val="24"/>
        </w:rPr>
        <w:t>organosilanes</w:t>
      </w:r>
      <w:proofErr w:type="spellEnd"/>
      <w:r w:rsidRPr="009F4A66">
        <w:rPr>
          <w:rFonts w:ascii="Times New Roman" w:hAnsi="Times New Roman" w:cs="Times New Roman"/>
          <w:sz w:val="24"/>
          <w:szCs w:val="24"/>
        </w:rPr>
        <w:t xml:space="preserve"> bearing amino, thiol, carboxyl, or phosphonate groups</w:t>
      </w:r>
      <w:r w:rsidR="006428B5">
        <w:rPr>
          <w:rFonts w:ascii="Times New Roman" w:hAnsi="Times New Roman" w:cs="Times New Roman"/>
          <w:sz w:val="24"/>
          <w:szCs w:val="24"/>
        </w:rPr>
        <w:t xml:space="preserve"> </w:t>
      </w:r>
      <w:r w:rsidR="00621233">
        <w:rPr>
          <w:rFonts w:ascii="Times New Roman" w:hAnsi="Times New Roman" w:cs="Times New Roman"/>
          <w:sz w:val="24"/>
          <w:szCs w:val="24"/>
        </w:rPr>
        <w:fldChar w:fldCharType="begin"/>
      </w:r>
      <w:r w:rsidR="00621233">
        <w:rPr>
          <w:rFonts w:ascii="Times New Roman" w:hAnsi="Times New Roman" w:cs="Times New Roman"/>
          <w:sz w:val="24"/>
          <w:szCs w:val="24"/>
        </w:rPr>
        <w:instrText xml:space="preserve"> ADDIN ZOTERO_ITEM CSL_CITATION {"citationID":"aNNxd98I","properties":{"formattedCitation":"(Rao et al., 2019)","plainCitation":"(Rao et al., 2019)","noteIndex":0},"citationItems":[{"id":606,"uris":["http://zotero.org/users/local/JOPSRQaa/items/U6Q7XYFU"],"itemData":{"id":606,"type":"article-journal","container-title":"Thiol) for Immobilizing AuNPs on Zeolite Surface. Nanomaterials","DOI":"10.3390/NANO9071034","issue":"7","language":"en","page":"1034","title":"A Comparison Study of Functional Groups (Amine vs","volume":"9","author":[{"family":"Rao","given":"X."},{"family":"Rao","given":"X."},{"family":"Tatoulian","given":"M."},{"family":"Guyon","given":"C."},{"family":"Ognier","given":"S."},{"family":"Chu","given":"C."},{"family":"Abou Hassan","given":"A."}],"issued":{"date-parts":[["2019"]]}}}],"schema":"https://github.com/citation-style-language/schema/raw/master/csl-citation.json"} </w:instrText>
      </w:r>
      <w:r w:rsidR="00621233">
        <w:rPr>
          <w:rFonts w:ascii="Times New Roman" w:hAnsi="Times New Roman" w:cs="Times New Roman"/>
          <w:sz w:val="24"/>
          <w:szCs w:val="24"/>
        </w:rPr>
        <w:fldChar w:fldCharType="separate"/>
      </w:r>
      <w:r w:rsidR="00621233" w:rsidRPr="00621233">
        <w:rPr>
          <w:rFonts w:ascii="Times New Roman" w:hAnsi="Times New Roman" w:cs="Times New Roman"/>
          <w:sz w:val="24"/>
        </w:rPr>
        <w:t>(Rao et al., 2019)</w:t>
      </w:r>
      <w:r w:rsidR="00621233">
        <w:rPr>
          <w:rFonts w:ascii="Times New Roman" w:hAnsi="Times New Roman" w:cs="Times New Roman"/>
          <w:sz w:val="24"/>
          <w:szCs w:val="24"/>
        </w:rPr>
        <w:fldChar w:fldCharType="end"/>
      </w:r>
      <w:r w:rsidRPr="009F4A66">
        <w:rPr>
          <w:rFonts w:ascii="Times New Roman" w:hAnsi="Times New Roman" w:cs="Times New Roman"/>
          <w:sz w:val="24"/>
          <w:szCs w:val="24"/>
        </w:rPr>
        <w:t>. These organic functionalities introduce new binding sites, alter surface polarity, and facilitate selective adsorption of target molecules such as heavy metals, dyes, or greenhouse gases like CO₂</w:t>
      </w:r>
      <w:r w:rsidR="00DA723B">
        <w:rPr>
          <w:rFonts w:ascii="Times New Roman" w:hAnsi="Times New Roman" w:cs="Times New Roman"/>
          <w:sz w:val="24"/>
          <w:szCs w:val="24"/>
        </w:rPr>
        <w:t xml:space="preserve"> </w:t>
      </w:r>
      <w:r w:rsidR="00B46435">
        <w:rPr>
          <w:rFonts w:ascii="Times New Roman" w:hAnsi="Times New Roman" w:cs="Times New Roman"/>
          <w:sz w:val="24"/>
          <w:szCs w:val="24"/>
        </w:rPr>
        <w:fldChar w:fldCharType="begin"/>
      </w:r>
      <w:r w:rsidR="00B46435">
        <w:rPr>
          <w:rFonts w:ascii="Times New Roman" w:hAnsi="Times New Roman" w:cs="Times New Roman"/>
          <w:sz w:val="24"/>
          <w:szCs w:val="24"/>
        </w:rPr>
        <w:instrText xml:space="preserve"> ADDIN ZOTERO_ITEM CSL_CITATION {"citationID":"bx3X0mgr","properties":{"formattedCitation":"(Barquist, 2009; S. Y. Lee et al., 2021)","plainCitation":"(Barquist, 2009; S. Y. Lee et al., 2021)","noteIndex":0},"citationItems":[{"id":603,"uris":["http://zotero.org/users/local/JOPSRQaa/items/K3Y36P29"],"itemData":{"id":603,"type":"document","language":"en","note":"DOI: 10.17077/ETD.XZTD7S2G","title":"Synthesis and environmental adsorption applications of functionalized zeolites and iron oxide/zeolite composites","URL":"https://doi.org/10.17077/ETD.XZTD7S2G","author":[{"family":"Barquist","given":"K.N."}],"issued":{"date-parts":[["2009"]]}}},{"id":494,"uris":["http://zotero.org/users/local/JOPSRQaa/items/Z4C3PZ5X"],"itemData":{"id":494,"type":"article-journal","container-title":"Biosensors and Bioelectronics","DOI":"10.1016/j.bios.2021.112734","language":"en","page":"112734","title":"Advancements in colorimetric biosensors for environmental and food safety applications","volume":"172","author":[{"family":"Lee","given":"S.Y."},{"family":"Kim","given":"J.H."},{"family":"Park","given":"J."}],"issued":{"date-parts":[["2021"]]}}}],"schema":"https://github.com/citation-style-language/schema/raw/master/csl-citation.json"} </w:instrText>
      </w:r>
      <w:r w:rsidR="00B46435">
        <w:rPr>
          <w:rFonts w:ascii="Times New Roman" w:hAnsi="Times New Roman" w:cs="Times New Roman"/>
          <w:sz w:val="24"/>
          <w:szCs w:val="24"/>
        </w:rPr>
        <w:fldChar w:fldCharType="separate"/>
      </w:r>
      <w:r w:rsidR="00B46435" w:rsidRPr="00B46435">
        <w:rPr>
          <w:rFonts w:ascii="Times New Roman" w:hAnsi="Times New Roman" w:cs="Times New Roman"/>
          <w:sz w:val="24"/>
        </w:rPr>
        <w:t>(Barquist, 2009; S. Y. Lee et al., 2021)</w:t>
      </w:r>
      <w:r w:rsidR="00B46435">
        <w:rPr>
          <w:rFonts w:ascii="Times New Roman" w:hAnsi="Times New Roman" w:cs="Times New Roman"/>
          <w:sz w:val="24"/>
          <w:szCs w:val="24"/>
        </w:rPr>
        <w:fldChar w:fldCharType="end"/>
      </w:r>
      <w:r w:rsidRPr="009F4A66">
        <w:rPr>
          <w:rFonts w:ascii="Times New Roman" w:hAnsi="Times New Roman" w:cs="Times New Roman"/>
          <w:sz w:val="24"/>
          <w:szCs w:val="24"/>
        </w:rPr>
        <w:t>. For instance, amine-functionalized zeolites have demonstrated high CO₂ capture capacities under ambient conditions due to strong chemisorption interactions between amine groups and carbon dioxide molecules</w:t>
      </w:r>
      <w:r w:rsidR="00AC43EC">
        <w:rPr>
          <w:rFonts w:ascii="Times New Roman" w:hAnsi="Times New Roman" w:cs="Times New Roman"/>
          <w:sz w:val="24"/>
          <w:szCs w:val="24"/>
        </w:rPr>
        <w:t xml:space="preserve"> </w:t>
      </w:r>
      <w:r w:rsidR="00AC43EC">
        <w:rPr>
          <w:rFonts w:ascii="Times New Roman" w:hAnsi="Times New Roman" w:cs="Times New Roman"/>
          <w:sz w:val="24"/>
          <w:szCs w:val="24"/>
        </w:rPr>
        <w:fldChar w:fldCharType="begin"/>
      </w:r>
      <w:r w:rsidR="00A83580">
        <w:rPr>
          <w:rFonts w:ascii="Times New Roman" w:hAnsi="Times New Roman" w:cs="Times New Roman"/>
          <w:sz w:val="24"/>
          <w:szCs w:val="24"/>
        </w:rPr>
        <w:instrText xml:space="preserve"> ADDIN ZOTERO_ITEM CSL_CITATION {"citationID":"S77Ws7Cl","properties":{"formattedCitation":"(Kwon et al., 2022; L. Yang et al., 2024)","plainCitation":"(Kwon et al., 2022; L. Yang et al., 2024)","noteIndex":0},"citationItems":[{"id":602,"uris":["http://zotero.org/users/local/JOPSRQaa/items/I3DUEUHB"],"itemData":{"id":602,"type":"article-journal","container-title":"Journal of CO2 Utilization","DOI":"10.1016/j.jcou.2022.102064","language":"en","page":"102064","title":"Tailoring the CO2 selective adsorption properties of MOR zeolites by post functionalization","volume":"62","author":[{"family":"Kwon","given":"D."},{"family":"Numan","given":"M."},{"family":"Kim","given":"J."},{"family":"Yilmaz","given":"M."},{"family":"Park","given":"S.-E."},{"family":"Ihee","given":"H."},{"family":"Jo","given":"C.S."}],"issued":{"date-parts":[["2022"]]}}},{"id":601,"uris":["http://zotero.org/users/local/JOPSRQaa/items/Q3Q2FQI5"],"itemData":{"id":601,"type":"document","language":"en","note":"DOI: 10.1021/acs.iecr.3c04422","title":"Facilely Grafting Small Amine Molecules into Co-Exchanged Zeolite for Enhancing CO2 Adsorption","URL":"https://doi.org/10.1021/acs.iecr.3c04422","author":[{"family":"Yang","given":"L."},{"family":"Lin","given":"Y."},{"family":"Zhao","given":"Y."},{"family":"Li","given":"J."},{"family":"Tian","given":"Z."},{"family":"Wu","given":"Y."},{"family":"Hu","given":"H."},{"family":"Wang","given":"H."},{"family":"Chen","given":"L."}],"issued":{"date-parts":[["2024"]]}}}],"schema":"https://github.com/citation-style-language/schema/raw/master/csl-citation.json"} </w:instrText>
      </w:r>
      <w:r w:rsidR="00AC43EC">
        <w:rPr>
          <w:rFonts w:ascii="Times New Roman" w:hAnsi="Times New Roman" w:cs="Times New Roman"/>
          <w:sz w:val="24"/>
          <w:szCs w:val="24"/>
        </w:rPr>
        <w:fldChar w:fldCharType="separate"/>
      </w:r>
      <w:r w:rsidR="00A83580" w:rsidRPr="00A83580">
        <w:rPr>
          <w:rFonts w:ascii="Times New Roman" w:hAnsi="Times New Roman" w:cs="Times New Roman"/>
          <w:sz w:val="24"/>
        </w:rPr>
        <w:t>(Kwon et al., 2022; L. Yang et al., 2024)</w:t>
      </w:r>
      <w:r w:rsidR="00AC43EC">
        <w:rPr>
          <w:rFonts w:ascii="Times New Roman" w:hAnsi="Times New Roman" w:cs="Times New Roman"/>
          <w:sz w:val="24"/>
          <w:szCs w:val="24"/>
        </w:rPr>
        <w:fldChar w:fldCharType="end"/>
      </w:r>
      <w:r w:rsidRPr="009F4A66">
        <w:rPr>
          <w:rFonts w:ascii="Times New Roman" w:hAnsi="Times New Roman" w:cs="Times New Roman"/>
          <w:sz w:val="24"/>
          <w:szCs w:val="24"/>
        </w:rPr>
        <w:t>. Similarly, thiol-functionalized zeolites exhibit excellent affinity toward soft heavy metal ions like Hg²⁺, enabling efficient removal from contaminated waters.</w:t>
      </w:r>
    </w:p>
    <w:p w14:paraId="02FB43D1" w14:textId="3BA32F6E" w:rsidR="009F4A66" w:rsidRDefault="00DB462D" w:rsidP="009F4A66">
      <w:pPr>
        <w:pStyle w:val="ListParagraph"/>
        <w:ind w:left="360" w:firstLine="360"/>
        <w:jc w:val="both"/>
        <w:rPr>
          <w:rFonts w:ascii="Times New Roman" w:hAnsi="Times New Roman" w:cs="Times New Roman"/>
          <w:sz w:val="24"/>
          <w:szCs w:val="24"/>
        </w:rPr>
      </w:pPr>
      <w:r w:rsidRPr="009F4A66">
        <w:rPr>
          <w:rFonts w:ascii="Times New Roman" w:hAnsi="Times New Roman" w:cs="Times New Roman"/>
          <w:sz w:val="24"/>
          <w:szCs w:val="24"/>
        </w:rPr>
        <w:t>Beyond organic modifications, surface functionalization through metal incorporation presents another powerful strategy to introduce catalytic activities. Methods such as ion-exchange, impregnation, and deposition–precipitation allow for the controlled insertion of metal nanoparticles (e.g., Pd, Pt, Ag) or single atoms (e.g., Cu⁺, Fe³⁺) onto the zeolite matrix</w:t>
      </w:r>
      <w:r w:rsidR="00A51912">
        <w:rPr>
          <w:rFonts w:ascii="Times New Roman" w:hAnsi="Times New Roman" w:cs="Times New Roman"/>
          <w:sz w:val="24"/>
          <w:szCs w:val="24"/>
        </w:rPr>
        <w:t xml:space="preserve"> </w:t>
      </w:r>
      <w:r w:rsidR="003F57C1">
        <w:rPr>
          <w:rFonts w:ascii="Times New Roman" w:hAnsi="Times New Roman" w:cs="Times New Roman"/>
          <w:sz w:val="24"/>
          <w:szCs w:val="24"/>
        </w:rPr>
        <w:fldChar w:fldCharType="begin"/>
      </w:r>
      <w:r w:rsidR="003F57C1">
        <w:rPr>
          <w:rFonts w:ascii="Times New Roman" w:hAnsi="Times New Roman" w:cs="Times New Roman"/>
          <w:sz w:val="24"/>
          <w:szCs w:val="24"/>
        </w:rPr>
        <w:instrText xml:space="preserve"> ADDIN ZOTERO_ITEM CSL_CITATION {"citationID":"5MkR3sr1","properties":{"formattedCitation":"(Farrusseng &amp; Tuel, 2016; Matveeva &amp; Bronstein, 2023)","plainCitation":"(Farrusseng &amp; Tuel, 2016; Matveeva &amp; Bronstein, 2023)","noteIndex":0},"citationItems":[{"id":609,"uris":["http://zotero.org/users/local/JOPSRQaa/items/BG4XQ4AB"],"itemData":{"id":609,"type":"article-journal","container-title":"New Journal of Chemistry","DOI":"10.1039/C5NJ02608C","issue":"5","language":"en","page":"3933–3949","title":"Perspectives on zeolite-encapsulated metal nanoparticles and their applications in catalysis","volume":"40","author":[{"family":"Farrusseng","given":"D."},{"family":"Tuel","given":"A."}],"issued":{"date-parts":[["2016"]]}}},{"id":607,"uris":["http://zotero.org/users/local/JOPSRQaa/items/NE3JXG2Z"],"itemData":{"id":607,"type":"article-journal","container-title":"Nanomaterials","DOI":"10.3390/nano13162274","language":"en","title":"Design of Bifunctional Nanocatalysts Based on Zeolites for Biomass Processing","URL":"https://doi.org/10.3390/nano13162274","volume":"13","author":[{"family":"Matveeva","given":"V.G."},{"family":"Bronstein","given":"L.M."}],"issued":{"date-parts":[["2023"]]}}}],"schema":"https://github.com/citation-style-language/schema/raw/master/csl-citation.json"} </w:instrText>
      </w:r>
      <w:r w:rsidR="003F57C1">
        <w:rPr>
          <w:rFonts w:ascii="Times New Roman" w:hAnsi="Times New Roman" w:cs="Times New Roman"/>
          <w:sz w:val="24"/>
          <w:szCs w:val="24"/>
        </w:rPr>
        <w:fldChar w:fldCharType="separate"/>
      </w:r>
      <w:r w:rsidR="003F57C1" w:rsidRPr="003F57C1">
        <w:rPr>
          <w:rFonts w:ascii="Times New Roman" w:hAnsi="Times New Roman" w:cs="Times New Roman"/>
          <w:sz w:val="24"/>
        </w:rPr>
        <w:t>(Farrusseng &amp; Tuel, 2016; Matveeva &amp; Bronstein, 2023)</w:t>
      </w:r>
      <w:r w:rsidR="003F57C1">
        <w:rPr>
          <w:rFonts w:ascii="Times New Roman" w:hAnsi="Times New Roman" w:cs="Times New Roman"/>
          <w:sz w:val="24"/>
          <w:szCs w:val="24"/>
        </w:rPr>
        <w:fldChar w:fldCharType="end"/>
      </w:r>
      <w:r w:rsidRPr="009F4A66">
        <w:rPr>
          <w:rFonts w:ascii="Times New Roman" w:hAnsi="Times New Roman" w:cs="Times New Roman"/>
          <w:sz w:val="24"/>
          <w:szCs w:val="24"/>
        </w:rPr>
        <w:t>. These metal-loaded zeolites exhibit bifunctional properties, combining the intrinsic acidity or adsorption capability of the zeolite with the redox or hydrogenation abilities of the metal species. For example, Pd-functionalized zeolites are highly effective in tandem catalytic processes, such as hydrodeoxygenation reactions vital for biofuel upgrading, while Fe- or Cu-modified zeolites show promise in Fenton-like oxidative degradation of organic pollutants</w:t>
      </w:r>
      <w:r w:rsidR="003F57C1">
        <w:rPr>
          <w:rFonts w:ascii="Times New Roman" w:hAnsi="Times New Roman" w:cs="Times New Roman"/>
          <w:sz w:val="24"/>
          <w:szCs w:val="24"/>
        </w:rPr>
        <w:t xml:space="preserve"> </w:t>
      </w:r>
      <w:r w:rsidR="00AF4DE9">
        <w:rPr>
          <w:rFonts w:ascii="Times New Roman" w:hAnsi="Times New Roman" w:cs="Times New Roman"/>
          <w:sz w:val="24"/>
          <w:szCs w:val="24"/>
        </w:rPr>
        <w:fldChar w:fldCharType="begin"/>
      </w:r>
      <w:r w:rsidR="00DA49A0">
        <w:rPr>
          <w:rFonts w:ascii="Times New Roman" w:hAnsi="Times New Roman" w:cs="Times New Roman"/>
          <w:sz w:val="24"/>
          <w:szCs w:val="24"/>
        </w:rPr>
        <w:instrText xml:space="preserve"> ADDIN ZOTERO_ITEM CSL_CITATION {"citationID":"USWzdUim","properties":{"formattedCitation":"(Dai et al., 2020; Kanan &amp; Moyet, 2021)","plainCitation":"(Dai et al., 2020; Kanan &amp; Moyet, 2021)","noteIndex":0},"citationItems":[{"id":255,"uris":["http://zotero.org/users/local/JOPSRQaa/items/ICR6TZKA"],"itemData":{"id":255,"type":"article-journal","container-title":"Technol","language":"en","page":"16–29","title":"Recent advances on cellulose nanocrystals for Pickering emulsions: development and challenge, Trends Food Sci","volume":"102","author":[{"family":"Dai","given":"H."},{"family":"Wu","given":"J."},{"family":"Zhang","given":"H."},{"family":"Chen","given":"Y."},{"family":"Ma","given":"L."},{"family":"Huang","given":"H."},{"family":"Zhang","given":"Y."}],"issued":{"date-parts":[["2020"]]}}},{"id":610,"uris":["http://zotero.org/users/local/JOPSRQaa/items/FSGJ6HI3"],"itemData":{"id":610,"type":"article-journal","container-title":"Research on Chemical Intermediates","DOI":"10.1007/S11164-021-04416-8","issue":"2","language":"en","page":"433–458","title":"Fabricated metal zeolites as photocatalysts for the degradation of organic pollutants","volume":"47","author":[{"family":"Kanan","given":"S.M."},{"family":"Moyet","given":"M.A."}],"issued":{"date-parts":[["2021"]]}}}],"schema":"https://github.com/citation-style-language/schema/raw/master/csl-citation.json"} </w:instrText>
      </w:r>
      <w:r w:rsidR="00AF4DE9">
        <w:rPr>
          <w:rFonts w:ascii="Times New Roman" w:hAnsi="Times New Roman" w:cs="Times New Roman"/>
          <w:sz w:val="24"/>
          <w:szCs w:val="24"/>
        </w:rPr>
        <w:fldChar w:fldCharType="separate"/>
      </w:r>
      <w:r w:rsidR="00DA49A0" w:rsidRPr="00DA49A0">
        <w:rPr>
          <w:rFonts w:ascii="Times New Roman" w:hAnsi="Times New Roman" w:cs="Times New Roman"/>
          <w:sz w:val="24"/>
        </w:rPr>
        <w:t>(Dai et al., 2020; Kanan &amp; Moyet, 2021)</w:t>
      </w:r>
      <w:r w:rsidR="00AF4DE9">
        <w:rPr>
          <w:rFonts w:ascii="Times New Roman" w:hAnsi="Times New Roman" w:cs="Times New Roman"/>
          <w:sz w:val="24"/>
          <w:szCs w:val="24"/>
        </w:rPr>
        <w:fldChar w:fldCharType="end"/>
      </w:r>
      <w:r w:rsidR="00034A16" w:rsidRPr="009F4A66">
        <w:rPr>
          <w:rFonts w:ascii="Times New Roman" w:hAnsi="Times New Roman" w:cs="Times New Roman"/>
          <w:sz w:val="24"/>
          <w:szCs w:val="24"/>
        </w:rPr>
        <w:t>.</w:t>
      </w:r>
    </w:p>
    <w:p w14:paraId="0BB87311" w14:textId="2F8C3056" w:rsidR="009F4A66" w:rsidRDefault="00DB462D" w:rsidP="009F4A66">
      <w:pPr>
        <w:pStyle w:val="ListParagraph"/>
        <w:ind w:left="360" w:firstLine="360"/>
        <w:jc w:val="both"/>
        <w:rPr>
          <w:rFonts w:ascii="Times New Roman" w:hAnsi="Times New Roman" w:cs="Times New Roman"/>
          <w:sz w:val="24"/>
          <w:szCs w:val="24"/>
        </w:rPr>
      </w:pPr>
      <w:r w:rsidRPr="009F4A66">
        <w:rPr>
          <w:rFonts w:ascii="Times New Roman" w:hAnsi="Times New Roman" w:cs="Times New Roman"/>
          <w:sz w:val="24"/>
          <w:szCs w:val="24"/>
        </w:rPr>
        <w:t>The choice of functionalization strategy significantly impacts the resulting material’s performance by altering surface hydrophilicity/hydrophobicity balance, charge distribution, and accessibility of active sites. Hydrophobic surface modifications can enhance zeolite selectivity toward nonpolar molecules and improve stability in humid environments, which is critical for gas separation membranes and catalytic reactions under aqueous conditions</w:t>
      </w:r>
      <w:r w:rsidR="00DA49A0">
        <w:rPr>
          <w:rFonts w:ascii="Times New Roman" w:hAnsi="Times New Roman" w:cs="Times New Roman"/>
          <w:sz w:val="24"/>
          <w:szCs w:val="24"/>
        </w:rPr>
        <w:t xml:space="preserve"> </w:t>
      </w:r>
      <w:r w:rsidR="001D5AC0">
        <w:rPr>
          <w:rFonts w:ascii="Times New Roman" w:hAnsi="Times New Roman" w:cs="Times New Roman"/>
          <w:sz w:val="24"/>
          <w:szCs w:val="24"/>
        </w:rPr>
        <w:fldChar w:fldCharType="begin"/>
      </w:r>
      <w:r w:rsidR="001D5AC0">
        <w:rPr>
          <w:rFonts w:ascii="Times New Roman" w:hAnsi="Times New Roman" w:cs="Times New Roman"/>
          <w:sz w:val="24"/>
          <w:szCs w:val="24"/>
        </w:rPr>
        <w:instrText xml:space="preserve"> ADDIN ZOTERO_ITEM CSL_CITATION {"citationID":"4CBXKsKf","properties":{"formattedCitation":"(S. Y. Lee et al., 2021; Sonoda et al., 2010)","plainCitation":"(S. Y. Lee et al., 2021; Sonoda et al., 2010)","noteIndex":0},"citationItems":[{"id":494,"uris":["http://zotero.org/users/local/JOPSRQaa/items/Z4C3PZ5X"],"itemData":{"id":494,"type":"article-journal","container-title":"Biosensors and Bioelectronics","DOI":"10.1016/j.bios.2021.112734","language":"en","page":"112734","title":"Advancements in colorimetric biosensors for environmental and food safety applications","volume":"172","author":[{"family":"Lee","given":"S.Y."},{"family":"Kim","given":"J.H."},{"family":"Park","given":"J."}],"issued":{"date-parts":[["2021"]]}}},{"id":613,"uris":["http://zotero.org/users/local/JOPSRQaa/items/TNGHQLL8"],"itemData":{"id":613,"type":"article-journal","container-title":"Bulletin of the Chemical Society of Japan","DOI":"10.1246/BCSJ.20090265","issue":"5","language":"en","page":"592–594","title":"Hydrophobic Modification of Ti-Containing Zeolite (TS-1) and Their Applications in Liquid-Phase Selective Catalytic Reactions","volume":"83","author":[{"family":"Sonoda","given":"J."},{"family":"Kamegawa","given":"T."},{"family":"Kuwahara","given":"Y."},{"family":"Mori","given":"K."},{"family":"Yamashita","given":"H."}],"issued":{"date-parts":[["2010"]]}}}],"schema":"https://github.com/citation-style-language/schema/raw/master/csl-citation.json"} </w:instrText>
      </w:r>
      <w:r w:rsidR="001D5AC0">
        <w:rPr>
          <w:rFonts w:ascii="Times New Roman" w:hAnsi="Times New Roman" w:cs="Times New Roman"/>
          <w:sz w:val="24"/>
          <w:szCs w:val="24"/>
        </w:rPr>
        <w:fldChar w:fldCharType="separate"/>
      </w:r>
      <w:r w:rsidR="001D5AC0" w:rsidRPr="001D5AC0">
        <w:rPr>
          <w:rFonts w:ascii="Times New Roman" w:hAnsi="Times New Roman" w:cs="Times New Roman"/>
          <w:sz w:val="24"/>
        </w:rPr>
        <w:t>(S. Y. Lee et al., 2021; Sonoda et al., 2010)</w:t>
      </w:r>
      <w:r w:rsidR="001D5AC0">
        <w:rPr>
          <w:rFonts w:ascii="Times New Roman" w:hAnsi="Times New Roman" w:cs="Times New Roman"/>
          <w:sz w:val="24"/>
          <w:szCs w:val="24"/>
        </w:rPr>
        <w:fldChar w:fldCharType="end"/>
      </w:r>
      <w:r w:rsidRPr="009F4A66">
        <w:rPr>
          <w:rFonts w:ascii="Times New Roman" w:hAnsi="Times New Roman" w:cs="Times New Roman"/>
          <w:sz w:val="24"/>
          <w:szCs w:val="24"/>
        </w:rPr>
        <w:t>. Meanwhile, selective introduction of acid or base functional groups can fine-tune reaction pathways in acid–base bifunctional catalysis, enabling higher product selectivity and conversion rates in complex organic transformations</w:t>
      </w:r>
      <w:r w:rsidR="001D5AC0">
        <w:rPr>
          <w:rFonts w:ascii="Times New Roman" w:hAnsi="Times New Roman" w:cs="Times New Roman"/>
          <w:sz w:val="24"/>
          <w:szCs w:val="24"/>
        </w:rPr>
        <w:t xml:space="preserve"> </w:t>
      </w:r>
      <w:r w:rsidR="001D5AC0">
        <w:rPr>
          <w:rFonts w:ascii="Times New Roman" w:hAnsi="Times New Roman" w:cs="Times New Roman"/>
          <w:sz w:val="24"/>
          <w:szCs w:val="24"/>
        </w:rPr>
        <w:fldChar w:fldCharType="begin"/>
      </w:r>
      <w:r w:rsidR="001D5AC0">
        <w:rPr>
          <w:rFonts w:ascii="Times New Roman" w:hAnsi="Times New Roman" w:cs="Times New Roman"/>
          <w:sz w:val="24"/>
          <w:szCs w:val="24"/>
        </w:rPr>
        <w:instrText xml:space="preserve"> ADDIN ZOTERO_ITEM CSL_CITATION {"citationID":"rC7Y21GT","properties":{"formattedCitation":"(Cavuoto et al., 2020)","plainCitation":"(Cavuoto et al., 2020)","noteIndex":0},"citationItems":[{"id":611,"uris":["http://zotero.org/users/local/JOPSRQaa/items/QQ2KEFJK"],"itemData":{"id":611,"type":"article-journal","container-title":"Catalysts","DOI":"10.3390/CATAL10111337","issue":"11","language":"en","page":"1337","title":"Some Critical Insights into the Synthesis and Applications of Hydrophobic Solid Catalysts","volume":"10","author":[{"family":"Cavuoto","given":"D."},{"family":"Zaccheria","given":"F."},{"family":"Ravasio","given":"N."}],"issued":{"date-parts":[["2020"]]}}}],"schema":"https://github.com/citation-style-language/schema/raw/master/csl-citation.json"} </w:instrText>
      </w:r>
      <w:r w:rsidR="001D5AC0">
        <w:rPr>
          <w:rFonts w:ascii="Times New Roman" w:hAnsi="Times New Roman" w:cs="Times New Roman"/>
          <w:sz w:val="24"/>
          <w:szCs w:val="24"/>
        </w:rPr>
        <w:fldChar w:fldCharType="separate"/>
      </w:r>
      <w:r w:rsidR="001D5AC0" w:rsidRPr="001D5AC0">
        <w:rPr>
          <w:rFonts w:ascii="Times New Roman" w:hAnsi="Times New Roman" w:cs="Times New Roman"/>
          <w:sz w:val="24"/>
        </w:rPr>
        <w:t>(Cavuoto et al., 2020)</w:t>
      </w:r>
      <w:r w:rsidR="001D5AC0">
        <w:rPr>
          <w:rFonts w:ascii="Times New Roman" w:hAnsi="Times New Roman" w:cs="Times New Roman"/>
          <w:sz w:val="24"/>
          <w:szCs w:val="24"/>
        </w:rPr>
        <w:fldChar w:fldCharType="end"/>
      </w:r>
      <w:r w:rsidRPr="009F4A66">
        <w:rPr>
          <w:rFonts w:ascii="Times New Roman" w:hAnsi="Times New Roman" w:cs="Times New Roman"/>
          <w:sz w:val="24"/>
          <w:szCs w:val="24"/>
        </w:rPr>
        <w:t>.</w:t>
      </w:r>
    </w:p>
    <w:p w14:paraId="10CA2C98" w14:textId="04389F15" w:rsidR="009F4A66" w:rsidRDefault="00DB462D" w:rsidP="009F4A66">
      <w:pPr>
        <w:pStyle w:val="ListParagraph"/>
        <w:ind w:left="360" w:firstLine="360"/>
        <w:jc w:val="both"/>
        <w:rPr>
          <w:rFonts w:ascii="Times New Roman" w:hAnsi="Times New Roman" w:cs="Times New Roman"/>
          <w:sz w:val="24"/>
          <w:szCs w:val="24"/>
        </w:rPr>
      </w:pPr>
      <w:r w:rsidRPr="009F4A66">
        <w:rPr>
          <w:rFonts w:ascii="Times New Roman" w:hAnsi="Times New Roman" w:cs="Times New Roman"/>
          <w:sz w:val="24"/>
          <w:szCs w:val="24"/>
        </w:rPr>
        <w:t xml:space="preserve">Importantly, functionalization processes must preserve the integrity of the original zeolitic framework. Excessive blocking of micropores, aggregation of metal species, or collapse of the </w:t>
      </w:r>
      <w:r w:rsidRPr="009F4A66">
        <w:rPr>
          <w:rFonts w:ascii="Times New Roman" w:hAnsi="Times New Roman" w:cs="Times New Roman"/>
          <w:sz w:val="24"/>
          <w:szCs w:val="24"/>
        </w:rPr>
        <w:lastRenderedPageBreak/>
        <w:t>crystalline structure during post-treatment can severely diminish material performance</w:t>
      </w:r>
      <w:r w:rsidR="00F14AFE">
        <w:rPr>
          <w:rFonts w:ascii="Times New Roman" w:hAnsi="Times New Roman" w:cs="Times New Roman"/>
          <w:sz w:val="24"/>
          <w:szCs w:val="24"/>
        </w:rPr>
        <w:t xml:space="preserve"> </w:t>
      </w:r>
      <w:r w:rsidR="00F14AFE">
        <w:rPr>
          <w:rFonts w:ascii="Times New Roman" w:hAnsi="Times New Roman" w:cs="Times New Roman"/>
          <w:sz w:val="24"/>
          <w:szCs w:val="24"/>
        </w:rPr>
        <w:fldChar w:fldCharType="begin"/>
      </w:r>
      <w:r w:rsidR="00F14AFE">
        <w:rPr>
          <w:rFonts w:ascii="Times New Roman" w:hAnsi="Times New Roman" w:cs="Times New Roman"/>
          <w:sz w:val="24"/>
          <w:szCs w:val="24"/>
        </w:rPr>
        <w:instrText xml:space="preserve"> ADDIN ZOTERO_ITEM CSL_CITATION {"citationID":"Q0vRIU69","properties":{"formattedCitation":"(Y. Li &amp; Yu, 2021b)","plainCitation":"(Y. Li &amp; Yu, 2021b)","noteIndex":0},"citationItems":[{"id":566,"uris":["http://zotero.org/users/local/JOPSRQaa/items/2PPQXKM2"],"itemData":{"id":566,"type":"article-journal","container-title":"Nature Reviews Materials","DOI":"10.1038/S41578-021-00347-3","issue":"12","language":"en","page":"1156–1174","title":"Emerging applications of zeolites in catalysis, separation and host–guest assembly","volume":"6","author":[{"family":"Li","given":"Y."},{"family":"Yu","given":"J."}],"issued":{"date-parts":[["2021"]]}}}],"schema":"https://github.com/citation-style-language/schema/raw/master/csl-citation.json"} </w:instrText>
      </w:r>
      <w:r w:rsidR="00F14AFE">
        <w:rPr>
          <w:rFonts w:ascii="Times New Roman" w:hAnsi="Times New Roman" w:cs="Times New Roman"/>
          <w:sz w:val="24"/>
          <w:szCs w:val="24"/>
        </w:rPr>
        <w:fldChar w:fldCharType="separate"/>
      </w:r>
      <w:r w:rsidR="00F14AFE" w:rsidRPr="00F14AFE">
        <w:rPr>
          <w:rFonts w:ascii="Times New Roman" w:hAnsi="Times New Roman" w:cs="Times New Roman"/>
          <w:sz w:val="24"/>
        </w:rPr>
        <w:t>(Y. Li &amp; Yu, 2021b)</w:t>
      </w:r>
      <w:r w:rsidR="00F14AFE">
        <w:rPr>
          <w:rFonts w:ascii="Times New Roman" w:hAnsi="Times New Roman" w:cs="Times New Roman"/>
          <w:sz w:val="24"/>
          <w:szCs w:val="24"/>
        </w:rPr>
        <w:fldChar w:fldCharType="end"/>
      </w:r>
      <w:r w:rsidRPr="009F4A66">
        <w:rPr>
          <w:rFonts w:ascii="Times New Roman" w:hAnsi="Times New Roman" w:cs="Times New Roman"/>
          <w:sz w:val="24"/>
          <w:szCs w:val="24"/>
        </w:rPr>
        <w:t>. Thus, precise control over functionalization parameters—such as reagent concentration, reaction time, temperature, and pH—is essential to achieve homogeneous modification without sacrificing porosity or crystallinity</w:t>
      </w:r>
      <w:r w:rsidR="00575BE3">
        <w:rPr>
          <w:rFonts w:ascii="Times New Roman" w:hAnsi="Times New Roman" w:cs="Times New Roman"/>
          <w:sz w:val="24"/>
          <w:szCs w:val="24"/>
        </w:rPr>
        <w:t xml:space="preserve"> </w:t>
      </w:r>
      <w:r w:rsidR="00E075A1">
        <w:rPr>
          <w:rFonts w:ascii="Times New Roman" w:hAnsi="Times New Roman" w:cs="Times New Roman"/>
          <w:sz w:val="24"/>
          <w:szCs w:val="24"/>
        </w:rPr>
        <w:fldChar w:fldCharType="begin"/>
      </w:r>
      <w:r w:rsidR="00E075A1">
        <w:rPr>
          <w:rFonts w:ascii="Times New Roman" w:hAnsi="Times New Roman" w:cs="Times New Roman"/>
          <w:sz w:val="24"/>
          <w:szCs w:val="24"/>
        </w:rPr>
        <w:instrText xml:space="preserve"> ADDIN ZOTERO_ITEM CSL_CITATION {"citationID":"NS3Obths","properties":{"formattedCitation":"(Rajaei et al., 2021; Valtchev et al., 2013)","plainCitation":"(Rajaei et al., 2021; Valtchev et al., 2013)","noteIndex":0},"citationItems":[{"id":564,"uris":["http://zotero.org/users/local/JOPSRQaa/items/4JPZ3DPS"],"itemData":{"id":564,"type":"article-journal","container-title":"Journal of Thermal Analysis and Calorimetry","DOI":"10.1007/S10973-020-09993-1","issue":"2","language":"en","page":"581–586","title":"Elucidation of Si/Al ratio on physicochemical properties of HZSM-5 zeolites","volume":"146","author":[{"family":"Rajaei","given":"H."},{"family":"Esmaeilzadeh","given":"F."},{"family":"Mowla","given":"D."}],"issued":{"date-parts":[["2021"]]}}},{"id":577,"uris":["http://zotero.org/users/local/JOPSRQaa/items/PQWBPXXW"],"itemData":{"id":577,"type":"article-journal","container-title":"Chemical Society Reviews","DOI":"10.1039/C2CS35196J","issue":"1","language":"en","page":"263–290","title":"Tailored crystalline microporous materials by post-synthesis modification","volume":"42","author":[{"family":"Valtchev","given":"V."},{"family":"Majano","given":"G."},{"family":"Mintova","given":"S."},{"family":"Pérez-Ramírez","given":"J."}],"issued":{"date-parts":[["2013"]]}}}],"schema":"https://github.com/citation-style-language/schema/raw/master/csl-citation.json"} </w:instrText>
      </w:r>
      <w:r w:rsidR="00E075A1">
        <w:rPr>
          <w:rFonts w:ascii="Times New Roman" w:hAnsi="Times New Roman" w:cs="Times New Roman"/>
          <w:sz w:val="24"/>
          <w:szCs w:val="24"/>
        </w:rPr>
        <w:fldChar w:fldCharType="separate"/>
      </w:r>
      <w:r w:rsidR="00E075A1" w:rsidRPr="00E075A1">
        <w:rPr>
          <w:rFonts w:ascii="Times New Roman" w:hAnsi="Times New Roman" w:cs="Times New Roman"/>
          <w:sz w:val="24"/>
        </w:rPr>
        <w:t>(Rajaei et al., 2021; Valtchev et al., 2013)</w:t>
      </w:r>
      <w:r w:rsidR="00E075A1">
        <w:rPr>
          <w:rFonts w:ascii="Times New Roman" w:hAnsi="Times New Roman" w:cs="Times New Roman"/>
          <w:sz w:val="24"/>
          <w:szCs w:val="24"/>
        </w:rPr>
        <w:fldChar w:fldCharType="end"/>
      </w:r>
      <w:r w:rsidRPr="009F4A66">
        <w:rPr>
          <w:rFonts w:ascii="Times New Roman" w:hAnsi="Times New Roman" w:cs="Times New Roman"/>
          <w:sz w:val="24"/>
          <w:szCs w:val="24"/>
        </w:rPr>
        <w:t>.</w:t>
      </w:r>
    </w:p>
    <w:p w14:paraId="38AA9E17" w14:textId="7A2FA497" w:rsidR="00335FD4" w:rsidRPr="009F4A66" w:rsidRDefault="00DB462D" w:rsidP="009F4A66">
      <w:pPr>
        <w:pStyle w:val="ListParagraph"/>
        <w:ind w:left="360" w:firstLine="360"/>
        <w:jc w:val="both"/>
        <w:rPr>
          <w:rFonts w:ascii="Times New Roman" w:hAnsi="Times New Roman" w:cs="Times New Roman"/>
          <w:sz w:val="24"/>
          <w:szCs w:val="24"/>
        </w:rPr>
      </w:pPr>
      <w:r w:rsidRPr="009F4A66">
        <w:rPr>
          <w:rFonts w:ascii="Times New Roman" w:hAnsi="Times New Roman" w:cs="Times New Roman"/>
          <w:sz w:val="24"/>
          <w:szCs w:val="24"/>
        </w:rPr>
        <w:t>In conclusion, surface functionalization provides a powerful toolkit for extending the utility of zeolitic materials beyond their natural capabilities. By judiciously introducing organic groups, metal centers, or hydrophobic coatings, the surface properties of zeolites can be finely tuned to meet the increasingly complex requirements of modern environmental, catalytic, and energy-related applications. Future innovations in functionalization chemistry, particularly at the single-atom level and under green synthesis conditions, are expected to open even broader horizons for zeolite-based technologies</w:t>
      </w:r>
    </w:p>
    <w:p w14:paraId="6042C3D6" w14:textId="77777777" w:rsidR="00211E59" w:rsidRDefault="00211E59" w:rsidP="00A15EC0">
      <w:pPr>
        <w:pStyle w:val="ListParagraph"/>
        <w:ind w:left="360"/>
        <w:jc w:val="both"/>
        <w:rPr>
          <w:rFonts w:ascii="Times New Roman" w:hAnsi="Times New Roman" w:cs="Times New Roman"/>
          <w:sz w:val="24"/>
          <w:szCs w:val="24"/>
        </w:rPr>
      </w:pPr>
    </w:p>
    <w:p w14:paraId="040B7986" w14:textId="1D06480D" w:rsidR="00211E59" w:rsidRDefault="00887921" w:rsidP="00A15EC0">
      <w:pPr>
        <w:pStyle w:val="ListParagraph"/>
        <w:numPr>
          <w:ilvl w:val="0"/>
          <w:numId w:val="3"/>
        </w:numPr>
        <w:ind w:left="360"/>
        <w:jc w:val="both"/>
        <w:rPr>
          <w:rFonts w:ascii="Times New Roman" w:hAnsi="Times New Roman" w:cs="Times New Roman"/>
          <w:sz w:val="24"/>
          <w:szCs w:val="24"/>
        </w:rPr>
      </w:pPr>
      <w:r>
        <w:rPr>
          <w:rFonts w:ascii="Times New Roman" w:hAnsi="Times New Roman" w:cs="Times New Roman"/>
          <w:sz w:val="24"/>
          <w:szCs w:val="24"/>
        </w:rPr>
        <w:t>Ion-Exchange Tunning and Compositio</w:t>
      </w:r>
      <w:r w:rsidR="006F2C6C">
        <w:rPr>
          <w:rFonts w:ascii="Times New Roman" w:hAnsi="Times New Roman" w:cs="Times New Roman"/>
          <w:sz w:val="24"/>
          <w:szCs w:val="24"/>
        </w:rPr>
        <w:t>nal Modification</w:t>
      </w:r>
    </w:p>
    <w:p w14:paraId="20795558" w14:textId="464F978E" w:rsidR="009F4A66" w:rsidRDefault="006F2C6C" w:rsidP="009F4A66">
      <w:pPr>
        <w:pStyle w:val="ListParagraph"/>
        <w:ind w:left="360" w:firstLine="360"/>
        <w:jc w:val="both"/>
        <w:rPr>
          <w:rFonts w:ascii="Times New Roman" w:hAnsi="Times New Roman" w:cs="Times New Roman"/>
          <w:sz w:val="24"/>
          <w:szCs w:val="24"/>
        </w:rPr>
      </w:pPr>
      <w:r w:rsidRPr="006F2C6C">
        <w:rPr>
          <w:rFonts w:ascii="Times New Roman" w:hAnsi="Times New Roman" w:cs="Times New Roman"/>
          <w:sz w:val="24"/>
          <w:szCs w:val="24"/>
        </w:rPr>
        <w:t>Ion-exchange tuning represents one of the most powerful and versatile strategies for modifying the physicochemical properties of zeolites, allowing for precise control over acidity, charge distribution, redox behavior, and adsorption selectivity</w:t>
      </w:r>
      <w:r w:rsidR="00E075A1">
        <w:rPr>
          <w:rFonts w:ascii="Times New Roman" w:hAnsi="Times New Roman" w:cs="Times New Roman"/>
          <w:sz w:val="24"/>
          <w:szCs w:val="24"/>
        </w:rPr>
        <w:t xml:space="preserve"> </w:t>
      </w:r>
      <w:r w:rsidR="00E075A1">
        <w:rPr>
          <w:rFonts w:ascii="Times New Roman" w:hAnsi="Times New Roman" w:cs="Times New Roman"/>
          <w:sz w:val="24"/>
          <w:szCs w:val="24"/>
        </w:rPr>
        <w:fldChar w:fldCharType="begin"/>
      </w:r>
      <w:r w:rsidR="00692FC8">
        <w:rPr>
          <w:rFonts w:ascii="Times New Roman" w:hAnsi="Times New Roman" w:cs="Times New Roman"/>
          <w:sz w:val="24"/>
          <w:szCs w:val="24"/>
        </w:rPr>
        <w:instrText xml:space="preserve"> ADDIN ZOTERO_ITEM CSL_CITATION {"citationID":"IuKEN8Nw","properties":{"formattedCitation":"(Chukanov et al., 2020; Karge &amp; Beyer, 2002)","plainCitation":"(Chukanov et al., 2020; Karge &amp; Beyer, 2002)","noteIndex":0},"citationItems":[{"id":616,"uris":["http://zotero.org/users/local/JOPSRQaa/items/JLAGHTHW"],"itemData":{"id":616,"type":"article-journal","container-title":"Macedonian Journal of Chemistry and Chemical Engineering","DOI":"10.20450/MJCCE.2020.1984","issue":"2","language":"en","page":"207–216","title":"Ion-exchange properties of the natural zeolite amicite","volume":"39","author":[{"family":"Chukanov","given":"N.V."},{"family":"Kazheva","given":"O.N."},{"family":"Chervonnaya","given":"N.A."},{"family":"Varlamov","given":"D.A."},{"family":"Ermolaeva","given":"V.N."},{"family":"Pekov","given":"I.V."},{"family":"Shilov","given":"G.V."}],"issued":{"date-parts":[["2020"]]}}},{"id":615,"uris":["http://zotero.org/users/local/JOPSRQaa/items/8EBN49VG"],"itemData":{"id":615,"type":"book","language":"en","note":"DOI: 10.1007/3-540-69750-0_2","number-of-pages":"43–201","publisher":"Springer Berlin Heidelberg","title":"Solid-State Ion Exchange in Microporous and Mesoporous Materials","URL":"https://doi.org/10.1007/3-540-69750-0_2","volume":"33","author":[{"family":"Karge","given":"H.G."},{"family":"Beyer","given":"H.K."}],"issued":{"date-parts":[["2002"]]}}}],"schema":"https://github.com/citation-style-language/schema/raw/master/csl-citation.json"} </w:instrText>
      </w:r>
      <w:r w:rsidR="00E075A1">
        <w:rPr>
          <w:rFonts w:ascii="Times New Roman" w:hAnsi="Times New Roman" w:cs="Times New Roman"/>
          <w:sz w:val="24"/>
          <w:szCs w:val="24"/>
        </w:rPr>
        <w:fldChar w:fldCharType="separate"/>
      </w:r>
      <w:r w:rsidR="00692FC8" w:rsidRPr="00692FC8">
        <w:rPr>
          <w:rFonts w:ascii="Times New Roman" w:hAnsi="Times New Roman" w:cs="Times New Roman"/>
          <w:sz w:val="24"/>
        </w:rPr>
        <w:t>(Chukanov et al., 2020; Karge &amp; Beyer, 2002)</w:t>
      </w:r>
      <w:r w:rsidR="00E075A1">
        <w:rPr>
          <w:rFonts w:ascii="Times New Roman" w:hAnsi="Times New Roman" w:cs="Times New Roman"/>
          <w:sz w:val="24"/>
          <w:szCs w:val="24"/>
        </w:rPr>
        <w:fldChar w:fldCharType="end"/>
      </w:r>
      <w:r w:rsidRPr="006F2C6C">
        <w:rPr>
          <w:rFonts w:ascii="Times New Roman" w:hAnsi="Times New Roman" w:cs="Times New Roman"/>
          <w:sz w:val="24"/>
          <w:szCs w:val="24"/>
        </w:rPr>
        <w:t>. Unlike structural modifications that alter the framework itself, ion-exchange processes preserve the crystalline integrity of the zeolite while significantly altering its functional characteristics. Through selective substitution of extra-framework cations, zeolites can be tailored to meet highly specific catalytic, separation, and environmental remediation demands</w:t>
      </w:r>
      <w:r w:rsidR="00692FC8">
        <w:rPr>
          <w:rFonts w:ascii="Times New Roman" w:hAnsi="Times New Roman" w:cs="Times New Roman"/>
          <w:sz w:val="24"/>
          <w:szCs w:val="24"/>
        </w:rPr>
        <w:t xml:space="preserve"> </w:t>
      </w:r>
      <w:r w:rsidR="00735B75">
        <w:rPr>
          <w:rFonts w:ascii="Times New Roman" w:hAnsi="Times New Roman" w:cs="Times New Roman"/>
          <w:sz w:val="24"/>
          <w:szCs w:val="24"/>
        </w:rPr>
        <w:fldChar w:fldCharType="begin"/>
      </w:r>
      <w:r w:rsidR="00735B75">
        <w:rPr>
          <w:rFonts w:ascii="Times New Roman" w:hAnsi="Times New Roman" w:cs="Times New Roman"/>
          <w:sz w:val="24"/>
          <w:szCs w:val="24"/>
        </w:rPr>
        <w:instrText xml:space="preserve"> ADDIN ZOTERO_ITEM CSL_CITATION {"citationID":"4DrjDjli","properties":{"formattedCitation":"(Rodr\\uc0\\u237{}guez-Iznaga et al., 2022)","plainCitation":"(Rodríguez-Iznaga et al., 2022)","noteIndex":0},"citationItems":[{"id":614,"uris":["http://zotero.org/users/local/JOPSRQaa/items/7H3HFBC9"],"itemData":{"id":614,"type":"article-journal","container-title":"Minerals","DOI":"10.3390/min12121628","issue":"12","language":"en","page":"1628","title":"Ion Exchange in Natural Clinoptilolite: Aspects Related to Its Structure and Applications","volume":"12","author":[{"family":"Rodríguez-Iznaga","given":"I."},{"family":"Shelyapina","given":"M.G."},{"family":"Petranovskii","given":"V."}],"issued":{"date-parts":[["2022"]]}}}],"schema":"https://github.com/citation-style-language/schema/raw/master/csl-citation.json"} </w:instrText>
      </w:r>
      <w:r w:rsidR="00735B75">
        <w:rPr>
          <w:rFonts w:ascii="Times New Roman" w:hAnsi="Times New Roman" w:cs="Times New Roman"/>
          <w:sz w:val="24"/>
          <w:szCs w:val="24"/>
        </w:rPr>
        <w:fldChar w:fldCharType="separate"/>
      </w:r>
      <w:r w:rsidR="00735B75" w:rsidRPr="00735B75">
        <w:rPr>
          <w:rFonts w:ascii="Times New Roman" w:hAnsi="Times New Roman" w:cs="Times New Roman"/>
          <w:sz w:val="24"/>
          <w:szCs w:val="24"/>
        </w:rPr>
        <w:t>(Rodríguez-Iznaga et al., 2022)</w:t>
      </w:r>
      <w:r w:rsidR="00735B75">
        <w:rPr>
          <w:rFonts w:ascii="Times New Roman" w:hAnsi="Times New Roman" w:cs="Times New Roman"/>
          <w:sz w:val="24"/>
          <w:szCs w:val="24"/>
        </w:rPr>
        <w:fldChar w:fldCharType="end"/>
      </w:r>
      <w:r w:rsidRPr="006F2C6C">
        <w:rPr>
          <w:rFonts w:ascii="Times New Roman" w:hAnsi="Times New Roman" w:cs="Times New Roman"/>
          <w:sz w:val="24"/>
          <w:szCs w:val="24"/>
        </w:rPr>
        <w:t>.</w:t>
      </w:r>
    </w:p>
    <w:p w14:paraId="510097A9" w14:textId="5321B4DD" w:rsidR="009F4A66" w:rsidRDefault="006F2C6C" w:rsidP="009F4A66">
      <w:pPr>
        <w:pStyle w:val="ListParagraph"/>
        <w:ind w:left="360" w:firstLine="360"/>
        <w:jc w:val="both"/>
        <w:rPr>
          <w:rFonts w:ascii="Times New Roman" w:hAnsi="Times New Roman" w:cs="Times New Roman"/>
          <w:sz w:val="24"/>
          <w:szCs w:val="24"/>
        </w:rPr>
      </w:pPr>
      <w:r w:rsidRPr="009F4A66">
        <w:rPr>
          <w:rFonts w:ascii="Times New Roman" w:hAnsi="Times New Roman" w:cs="Times New Roman"/>
          <w:sz w:val="24"/>
          <w:szCs w:val="24"/>
        </w:rPr>
        <w:t>The ion-exchange process typically involves replacing the native cations—commonly Na⁺, K⁺, or Ca²⁺—that balance the negative framework charge with alternative cations introduced through solution-mediated methods. Proton exchange (H⁺-form zeolites) is among the most widely utilized transformations, imparting strong Brønsted acidity to the material</w:t>
      </w:r>
      <w:r w:rsidR="003A2212">
        <w:rPr>
          <w:rFonts w:ascii="Times New Roman" w:hAnsi="Times New Roman" w:cs="Times New Roman"/>
          <w:sz w:val="24"/>
          <w:szCs w:val="24"/>
        </w:rPr>
        <w:t xml:space="preserve"> </w:t>
      </w:r>
      <w:r w:rsidR="003A2212">
        <w:rPr>
          <w:rFonts w:ascii="Times New Roman" w:hAnsi="Times New Roman" w:cs="Times New Roman"/>
          <w:sz w:val="24"/>
          <w:szCs w:val="24"/>
        </w:rPr>
        <w:fldChar w:fldCharType="begin"/>
      </w:r>
      <w:r w:rsidR="003A2212">
        <w:rPr>
          <w:rFonts w:ascii="Times New Roman" w:hAnsi="Times New Roman" w:cs="Times New Roman"/>
          <w:sz w:val="24"/>
          <w:szCs w:val="24"/>
        </w:rPr>
        <w:instrText xml:space="preserve"> ADDIN ZOTERO_ITEM CSL_CITATION {"citationID":"iMk6rwk8","properties":{"formattedCitation":"(Wang, 2011)","plainCitation":"(Wang, 2011)","noteIndex":0},"citationItems":[{"id":617,"uris":["http://zotero.org/users/local/JOPSRQaa/items/XJ25LPF9"],"itemData":{"id":617,"type":"article-journal","container-title":"Mining and Metallurgy","language":"en","title":"Study on method and application of ion-exchange in zeolite molecular sieve","author":[{"family":"Wang","given":"C."}],"issued":{"date-parts":[["2011"]]}}}],"schema":"https://github.com/citation-style-language/schema/raw/master/csl-citation.json"} </w:instrText>
      </w:r>
      <w:r w:rsidR="003A2212">
        <w:rPr>
          <w:rFonts w:ascii="Times New Roman" w:hAnsi="Times New Roman" w:cs="Times New Roman"/>
          <w:sz w:val="24"/>
          <w:szCs w:val="24"/>
        </w:rPr>
        <w:fldChar w:fldCharType="separate"/>
      </w:r>
      <w:r w:rsidR="003A2212" w:rsidRPr="003A2212">
        <w:rPr>
          <w:rFonts w:ascii="Times New Roman" w:hAnsi="Times New Roman" w:cs="Times New Roman"/>
          <w:sz w:val="24"/>
        </w:rPr>
        <w:t>(Wang, 2011)</w:t>
      </w:r>
      <w:r w:rsidR="003A2212">
        <w:rPr>
          <w:rFonts w:ascii="Times New Roman" w:hAnsi="Times New Roman" w:cs="Times New Roman"/>
          <w:sz w:val="24"/>
          <w:szCs w:val="24"/>
        </w:rPr>
        <w:fldChar w:fldCharType="end"/>
      </w:r>
      <w:r w:rsidRPr="009F4A66">
        <w:rPr>
          <w:rFonts w:ascii="Times New Roman" w:hAnsi="Times New Roman" w:cs="Times New Roman"/>
          <w:sz w:val="24"/>
          <w:szCs w:val="24"/>
        </w:rPr>
        <w:t>. This acid character is critical for numerous catalytic processes, including hydrocarbon cracking, isomerization, and alkylation reactions, where proton donation mechanisms govern reaction pathways. High-acidity zeolites such as H-ZSM-5 and H-Y have demonstrated outstanding performance in refining and petrochemical industries, underscoring the significance of controlled protonation</w:t>
      </w:r>
      <w:r w:rsidR="004B312D">
        <w:rPr>
          <w:rFonts w:ascii="Times New Roman" w:hAnsi="Times New Roman" w:cs="Times New Roman"/>
          <w:sz w:val="24"/>
          <w:szCs w:val="24"/>
        </w:rPr>
        <w:t xml:space="preserve"> </w:t>
      </w:r>
      <w:r w:rsidR="00462B21">
        <w:rPr>
          <w:rFonts w:ascii="Times New Roman" w:hAnsi="Times New Roman" w:cs="Times New Roman"/>
          <w:sz w:val="24"/>
          <w:szCs w:val="24"/>
        </w:rPr>
        <w:fldChar w:fldCharType="begin"/>
      </w:r>
      <w:r w:rsidR="00462B21">
        <w:rPr>
          <w:rFonts w:ascii="Times New Roman" w:hAnsi="Times New Roman" w:cs="Times New Roman"/>
          <w:sz w:val="24"/>
          <w:szCs w:val="24"/>
        </w:rPr>
        <w:instrText xml:space="preserve"> ADDIN ZOTERO_ITEM CSL_CITATION {"citationID":"HGKwtLtV","properties":{"formattedCitation":"(Dyer, 2005; Rhodes, 2011)","plainCitation":"(Dyer, 2005; Rhodes, 2011)","noteIndex":0},"citationItems":[{"id":618,"uris":["http://zotero.org/users/local/JOPSRQaa/items/479VHFHN"],"itemData":{"id":618,"type":"book","language":"nl","note":"DOI: 10.1016/S0167-2991(05)80011-4","number-of-pages":"181–204","publisher":"Elsevier","title":"Ion-exchange properties of zeolites","URL":"https://doi.org/10.1016/S0167-2991(05)80011-4","volume":"157","author":[{"family":"Dyer","given":"A."}],"issued":{"date-parts":[["2005"]]}}},{"id":619,"uris":["http://zotero.org/users/local/JOPSRQaa/items/G6X5UWPY"],"itemData":{"id":619,"type":"article-journal","container-title":"ChemInform","DOI":"10.1002/CHIN.201136208","issue":"36","language":"en","title":"Properties and Applications of Zeolites","volume":"42","author":[{"family":"Rhodes","given":"C.J."}],"issued":{"date-parts":[["2011"]]}}}],"schema":"https://github.com/citation-style-language/schema/raw/master/csl-citation.json"} </w:instrText>
      </w:r>
      <w:r w:rsidR="00462B21">
        <w:rPr>
          <w:rFonts w:ascii="Times New Roman" w:hAnsi="Times New Roman" w:cs="Times New Roman"/>
          <w:sz w:val="24"/>
          <w:szCs w:val="24"/>
        </w:rPr>
        <w:fldChar w:fldCharType="separate"/>
      </w:r>
      <w:r w:rsidR="00462B21" w:rsidRPr="00462B21">
        <w:rPr>
          <w:rFonts w:ascii="Times New Roman" w:hAnsi="Times New Roman" w:cs="Times New Roman"/>
          <w:sz w:val="24"/>
        </w:rPr>
        <w:t>(Dyer, 2005; Rhodes, 2011)</w:t>
      </w:r>
      <w:r w:rsidR="00462B21">
        <w:rPr>
          <w:rFonts w:ascii="Times New Roman" w:hAnsi="Times New Roman" w:cs="Times New Roman"/>
          <w:sz w:val="24"/>
          <w:szCs w:val="24"/>
        </w:rPr>
        <w:fldChar w:fldCharType="end"/>
      </w:r>
      <w:r w:rsidRPr="009F4A66">
        <w:rPr>
          <w:rFonts w:ascii="Times New Roman" w:hAnsi="Times New Roman" w:cs="Times New Roman"/>
          <w:sz w:val="24"/>
          <w:szCs w:val="24"/>
        </w:rPr>
        <w:t>.</w:t>
      </w:r>
    </w:p>
    <w:p w14:paraId="4135D4D7" w14:textId="6C86BFE4" w:rsidR="009F4A66" w:rsidRDefault="006F2C6C" w:rsidP="009F4A66">
      <w:pPr>
        <w:pStyle w:val="ListParagraph"/>
        <w:ind w:left="360" w:firstLine="360"/>
        <w:jc w:val="both"/>
        <w:rPr>
          <w:rFonts w:ascii="Times New Roman" w:hAnsi="Times New Roman" w:cs="Times New Roman"/>
          <w:sz w:val="24"/>
          <w:szCs w:val="24"/>
        </w:rPr>
      </w:pPr>
      <w:r w:rsidRPr="009F4A66">
        <w:rPr>
          <w:rFonts w:ascii="Times New Roman" w:hAnsi="Times New Roman" w:cs="Times New Roman"/>
          <w:sz w:val="24"/>
          <w:szCs w:val="24"/>
        </w:rPr>
        <w:t>Beyond simple protonation, ion-exchange with transition metal cations introduces redox activity and expands the catalytic versatility of zeolites. Incorporating species such as Fe³⁺, Cu²⁺, Co²⁺, or Mn²⁺ into zeolitic matrices generates active sites capable of facilitating oxidation, reduction, and Fenton-like processes</w:t>
      </w:r>
      <w:r w:rsidR="00782604">
        <w:rPr>
          <w:rFonts w:ascii="Times New Roman" w:hAnsi="Times New Roman" w:cs="Times New Roman"/>
          <w:sz w:val="24"/>
          <w:szCs w:val="24"/>
        </w:rPr>
        <w:t xml:space="preserve"> </w:t>
      </w:r>
      <w:r w:rsidR="00EF5587">
        <w:rPr>
          <w:rFonts w:ascii="Times New Roman" w:hAnsi="Times New Roman" w:cs="Times New Roman"/>
          <w:sz w:val="24"/>
          <w:szCs w:val="24"/>
        </w:rPr>
        <w:fldChar w:fldCharType="begin"/>
      </w:r>
      <w:r w:rsidR="00EF5587">
        <w:rPr>
          <w:rFonts w:ascii="Times New Roman" w:hAnsi="Times New Roman" w:cs="Times New Roman"/>
          <w:sz w:val="24"/>
          <w:szCs w:val="24"/>
        </w:rPr>
        <w:instrText xml:space="preserve"> ADDIN ZOTERO_ITEM CSL_CITATION {"citationID":"czYNMaRh","properties":{"formattedCitation":"(Rhoda et al., 2022; Sazama et al., 2016)","plainCitation":"(Rhoda et al., 2022; Sazama et al., 2016)","noteIndex":0},"citationItems":[{"id":622,"uris":["http://zotero.org/users/local/JOPSRQaa/items/MHYUAEVG"],"itemData":{"id":622,"type":"article-journal","container-title":"Chemical Reviews","DOI":"10.1021/acs.chemrev.1c00915","issue":"14","language":"en","page":"12207–12243","title":"Second-Sphere Lattice Effects in Copper and Iron Zeolite Catalysis","volume":"122","author":[{"family":"Rhoda","given":"H.M."},{"family":"Heyer","given":"A.J."},{"family":"Snyder","given":"B.E.R."},{"family":"Plessers","given":"D."},{"family":"Bols","given":"M.L."},{"family":"Schoonheydt","given":"R.A."},{"family":"Sels","given":"B.F."},{"family":"Solomon","given":"E.I."}],"issued":{"date-parts":[["2022"]]}}},{"id":621,"uris":["http://zotero.org/users/local/JOPSRQaa/items/ZCZ6QTCF"],"itemData":{"id":621,"type":"article-journal","container-title":"Applied Catalysis B-Environmental","DOI":"10.1016/J.APCATB.2016.02.020","language":"en","page":"65–74","title":"Remarkably enhanced density and specific activity of active sites in Al-rich Cu-, Fe- and Co-beta zeolites for selective catalytic reduction of NOx","volume":"189","author":[{"family":"Sazama","given":"P."},{"family":"Pilar","given":"R."},{"family":"Mokrzycki","given":"L."},{"family":"Vondrová","given":"A."},{"family":"Kaucky","given":"D."},{"family":"Plšek","given":"J."},{"family":"Sklenak","given":"S."},{"family":"Stastny","given":"P."},{"family":"Klein","given":"P."}],"issued":{"date-parts":[["2016"]]}}}],"schema":"https://github.com/citation-style-language/schema/raw/master/csl-citation.json"} </w:instrText>
      </w:r>
      <w:r w:rsidR="00EF5587">
        <w:rPr>
          <w:rFonts w:ascii="Times New Roman" w:hAnsi="Times New Roman" w:cs="Times New Roman"/>
          <w:sz w:val="24"/>
          <w:szCs w:val="24"/>
        </w:rPr>
        <w:fldChar w:fldCharType="separate"/>
      </w:r>
      <w:r w:rsidR="00EF5587" w:rsidRPr="00EF5587">
        <w:rPr>
          <w:rFonts w:ascii="Times New Roman" w:hAnsi="Times New Roman" w:cs="Times New Roman"/>
          <w:sz w:val="24"/>
        </w:rPr>
        <w:t>(Rhoda et al., 2022; Sazama et al., 2016)</w:t>
      </w:r>
      <w:r w:rsidR="00EF5587">
        <w:rPr>
          <w:rFonts w:ascii="Times New Roman" w:hAnsi="Times New Roman" w:cs="Times New Roman"/>
          <w:sz w:val="24"/>
          <w:szCs w:val="24"/>
        </w:rPr>
        <w:fldChar w:fldCharType="end"/>
      </w:r>
      <w:r w:rsidRPr="009F4A66">
        <w:rPr>
          <w:rFonts w:ascii="Times New Roman" w:hAnsi="Times New Roman" w:cs="Times New Roman"/>
          <w:sz w:val="24"/>
          <w:szCs w:val="24"/>
        </w:rPr>
        <w:t>. For instance, Cu-exchanged zeolites have been extensively studied for selective catalytic reduction (SCR) of NOₓ emissions in automotive exhaust treatment, while Fe-exchanged zeolites have been applied in the catalytic degradation of organic pollutants in advanced oxidation processes (AOPs)</w:t>
      </w:r>
      <w:r w:rsidR="00EF5587">
        <w:rPr>
          <w:rFonts w:ascii="Times New Roman" w:hAnsi="Times New Roman" w:cs="Times New Roman"/>
          <w:sz w:val="24"/>
          <w:szCs w:val="24"/>
        </w:rPr>
        <w:t xml:space="preserve"> </w:t>
      </w:r>
      <w:r w:rsidR="00C16C67">
        <w:rPr>
          <w:rFonts w:ascii="Times New Roman" w:hAnsi="Times New Roman" w:cs="Times New Roman"/>
          <w:sz w:val="24"/>
          <w:szCs w:val="24"/>
        </w:rPr>
        <w:fldChar w:fldCharType="begin"/>
      </w:r>
      <w:r w:rsidR="00C16C67">
        <w:rPr>
          <w:rFonts w:ascii="Times New Roman" w:hAnsi="Times New Roman" w:cs="Times New Roman"/>
          <w:sz w:val="24"/>
          <w:szCs w:val="24"/>
        </w:rPr>
        <w:instrText xml:space="preserve"> ADDIN ZOTERO_ITEM CSL_CITATION {"citationID":"GQXlK8XN","properties":{"formattedCitation":"(Wichtelov\\uc0\\u225{} et al., 2003)","plainCitation":"(Wichtelová et al., 2003)","noteIndex":0},"citationItems":[{"id":623,"uris":["http://zotero.org/users/local/JOPSRQaa/items/2XYV4XUC"],"itemData":{"id":623,"type":"article-journal","container-title":"Applied Catalysis B-Environmental","DOI":"10.1016/S0926-3373(02)00196-0","issue":"1","language":"el-Latn","page":"97–114","title":"Redox catalysis over metallo-zeolites Contribution to environmental catalysis","volume":"41","author":[{"family":"Wichtelová","given":"B."},{"family":"Sobalik","given":"Z."},{"family":"Dědeček","given":"J."}],"issued":{"date-parts":[["2003"]]}}}],"schema":"https://github.com/citation-style-language/schema/raw/master/csl-citation.json"} </w:instrText>
      </w:r>
      <w:r w:rsidR="00C16C67">
        <w:rPr>
          <w:rFonts w:ascii="Times New Roman" w:hAnsi="Times New Roman" w:cs="Times New Roman"/>
          <w:sz w:val="24"/>
          <w:szCs w:val="24"/>
        </w:rPr>
        <w:fldChar w:fldCharType="separate"/>
      </w:r>
      <w:r w:rsidR="00C16C67" w:rsidRPr="00C16C67">
        <w:rPr>
          <w:rFonts w:ascii="Times New Roman" w:hAnsi="Times New Roman" w:cs="Times New Roman"/>
          <w:sz w:val="24"/>
          <w:szCs w:val="24"/>
        </w:rPr>
        <w:t>(Wichtelová et al., 2003)</w:t>
      </w:r>
      <w:r w:rsidR="00C16C67">
        <w:rPr>
          <w:rFonts w:ascii="Times New Roman" w:hAnsi="Times New Roman" w:cs="Times New Roman"/>
          <w:sz w:val="24"/>
          <w:szCs w:val="24"/>
        </w:rPr>
        <w:fldChar w:fldCharType="end"/>
      </w:r>
      <w:r w:rsidRPr="009F4A66">
        <w:rPr>
          <w:rFonts w:ascii="Times New Roman" w:hAnsi="Times New Roman" w:cs="Times New Roman"/>
          <w:sz w:val="24"/>
          <w:szCs w:val="24"/>
        </w:rPr>
        <w:t>. The dispersion and speciation of these metal ions within the zeolite framework are critical, as they influence the accessibility, reactivity, and stability of the catalytic centers</w:t>
      </w:r>
      <w:r w:rsidR="00C16C67">
        <w:rPr>
          <w:rFonts w:ascii="Times New Roman" w:hAnsi="Times New Roman" w:cs="Times New Roman"/>
          <w:sz w:val="24"/>
          <w:szCs w:val="24"/>
        </w:rPr>
        <w:t xml:space="preserve"> </w:t>
      </w:r>
      <w:r w:rsidR="00C16C67">
        <w:rPr>
          <w:rFonts w:ascii="Times New Roman" w:hAnsi="Times New Roman" w:cs="Times New Roman"/>
          <w:sz w:val="24"/>
          <w:szCs w:val="24"/>
        </w:rPr>
        <w:fldChar w:fldCharType="begin"/>
      </w:r>
      <w:r w:rsidR="00054FAC">
        <w:rPr>
          <w:rFonts w:ascii="Times New Roman" w:hAnsi="Times New Roman" w:cs="Times New Roman"/>
          <w:sz w:val="24"/>
          <w:szCs w:val="24"/>
        </w:rPr>
        <w:instrText xml:space="preserve"> ADDIN ZOTERO_ITEM CSL_CITATION {"citationID":"kLcWFDIc","properties":{"formattedCitation":"(S\\uc0\\u225{}nchez-L\\uc0\\u243{}pez et al., 2021)","plainCitation":"(Sánchez-López et al., 2021)","noteIndex":0},"citationItems":[{"id":620,"uris":["http://zotero.org/users/local/JOPSRQaa/items/U5KTRRTE"],"itemData":{"id":620,"type":"article-journal","container-title":"Frontiers in Chemistry","DOI":"10.3389/FCHEM.2021.716745","language":"en","page":"716745","title":"Recent Advances in Catalysis Based on Transition Metals Supported on Zeolites","volume":"9","author":[{"family":"Sánchez-López","given":"P."},{"family":"Kotolevich","given":"Y."},{"family":"Yocupicio-Gaxiola","given":"R.I."},{"family":"Antúnez-García","given":"J."},{"family":"Kumar Chowdari","given":"R."},{"family":"Petranovskii","given":"V."},{"family":"Fuentes-Moyado","given":"S."}],"issued":{"date-parts":[["2021"]]}}}],"schema":"https://github.com/citation-style-language/schema/raw/master/csl-citation.json"} </w:instrText>
      </w:r>
      <w:r w:rsidR="00C16C67">
        <w:rPr>
          <w:rFonts w:ascii="Times New Roman" w:hAnsi="Times New Roman" w:cs="Times New Roman"/>
          <w:sz w:val="24"/>
          <w:szCs w:val="24"/>
        </w:rPr>
        <w:fldChar w:fldCharType="separate"/>
      </w:r>
      <w:r w:rsidR="00054FAC" w:rsidRPr="00054FAC">
        <w:rPr>
          <w:rFonts w:ascii="Times New Roman" w:hAnsi="Times New Roman" w:cs="Times New Roman"/>
          <w:sz w:val="24"/>
          <w:szCs w:val="24"/>
        </w:rPr>
        <w:t>(Sánchez-López et al., 2021)</w:t>
      </w:r>
      <w:r w:rsidR="00C16C67">
        <w:rPr>
          <w:rFonts w:ascii="Times New Roman" w:hAnsi="Times New Roman" w:cs="Times New Roman"/>
          <w:sz w:val="24"/>
          <w:szCs w:val="24"/>
        </w:rPr>
        <w:fldChar w:fldCharType="end"/>
      </w:r>
      <w:r w:rsidRPr="009F4A66">
        <w:rPr>
          <w:rFonts w:ascii="Times New Roman" w:hAnsi="Times New Roman" w:cs="Times New Roman"/>
          <w:sz w:val="24"/>
          <w:szCs w:val="24"/>
        </w:rPr>
        <w:t>.</w:t>
      </w:r>
    </w:p>
    <w:p w14:paraId="40949785" w14:textId="5ADA9317" w:rsidR="009F4A66" w:rsidRDefault="006F2C6C" w:rsidP="009F4A66">
      <w:pPr>
        <w:pStyle w:val="ListParagraph"/>
        <w:ind w:left="360" w:firstLine="360"/>
        <w:jc w:val="both"/>
        <w:rPr>
          <w:rFonts w:ascii="Times New Roman" w:hAnsi="Times New Roman" w:cs="Times New Roman"/>
          <w:sz w:val="24"/>
          <w:szCs w:val="24"/>
        </w:rPr>
      </w:pPr>
      <w:r w:rsidRPr="009F4A66">
        <w:rPr>
          <w:rFonts w:ascii="Times New Roman" w:hAnsi="Times New Roman" w:cs="Times New Roman"/>
          <w:sz w:val="24"/>
          <w:szCs w:val="24"/>
        </w:rPr>
        <w:t xml:space="preserve">Moreover, ion-exchange tuning enables the development of multifunctional zeolites by incorporating combinations of cations that impart complementary functionalities. For example, </w:t>
      </w:r>
      <w:r w:rsidRPr="009F4A66">
        <w:rPr>
          <w:rFonts w:ascii="Times New Roman" w:hAnsi="Times New Roman" w:cs="Times New Roman"/>
          <w:sz w:val="24"/>
          <w:szCs w:val="24"/>
        </w:rPr>
        <w:lastRenderedPageBreak/>
        <w:t>the simultaneous introduction of acid (H⁺) and redox (Cu⁺ or Fe³⁺) centers creates bifunctional catalysts capable of complex reaction sequences, such as tandem oxidation–isomerization processes</w:t>
      </w:r>
      <w:r w:rsidR="00054FAC">
        <w:rPr>
          <w:rFonts w:ascii="Times New Roman" w:hAnsi="Times New Roman" w:cs="Times New Roman"/>
          <w:sz w:val="24"/>
          <w:szCs w:val="24"/>
        </w:rPr>
        <w:t xml:space="preserve"> </w:t>
      </w:r>
      <w:r w:rsidR="00DD1E28">
        <w:rPr>
          <w:rFonts w:ascii="Times New Roman" w:hAnsi="Times New Roman" w:cs="Times New Roman"/>
          <w:sz w:val="24"/>
          <w:szCs w:val="24"/>
        </w:rPr>
        <w:fldChar w:fldCharType="begin"/>
      </w:r>
      <w:r w:rsidR="002D1D87">
        <w:rPr>
          <w:rFonts w:ascii="Times New Roman" w:hAnsi="Times New Roman" w:cs="Times New Roman"/>
          <w:sz w:val="24"/>
          <w:szCs w:val="24"/>
        </w:rPr>
        <w:instrText xml:space="preserve"> ADDIN ZOTERO_ITEM CSL_CITATION {"citationID":"pZPUbQyg","properties":{"formattedCitation":"(Moliner &amp; Corma, 2018; Xu &amp; Wu, 2022)","plainCitation":"(Moliner &amp; Corma, 2018; Xu &amp; Wu, 2022)","noteIndex":0},"citationItems":[{"id":625,"uris":["http://zotero.org/users/local/JOPSRQaa/items/AYDLHY7T"],"itemData":{"id":625,"type":"book","event-place":"Cham","language":"en","note":"DOI: 10.1007/430_2017_21","number-of-pages":"53–90","publisher":"Springer","publisher-place":"Cham","title":"General Aspects on Structure and Reactivity of Framework and Extra-framework Metals in Zeolite Materials","author":[{"family":"Moliner","given":"M."},{"family":"Corma","given":"A."}],"issued":{"date-parts":[["2018"]]}}},{"id":556,"uris":["http://zotero.org/users/local/JOPSRQaa/items/KU9VA72S"],"itemData":{"id":556,"type":"article-journal","container-title":"National Science Review","DOI":"10.1093/nsr/nwac045","issue":"9","language":"en","title":"New progress in zeolite synthesis and catalysis","URL":"https://doi.org/10.1093/nsr/nwac045","volume":"9","author":[{"family":"Xu","given":"H."},{"family":"Wu","given":"P."}],"issued":{"date-parts":[["2022"]]}}}],"schema":"https://github.com/citation-style-language/schema/raw/master/csl-citation.json"} </w:instrText>
      </w:r>
      <w:r w:rsidR="00DD1E28">
        <w:rPr>
          <w:rFonts w:ascii="Times New Roman" w:hAnsi="Times New Roman" w:cs="Times New Roman"/>
          <w:sz w:val="24"/>
          <w:szCs w:val="24"/>
        </w:rPr>
        <w:fldChar w:fldCharType="separate"/>
      </w:r>
      <w:r w:rsidR="002D1D87" w:rsidRPr="002D1D87">
        <w:rPr>
          <w:rFonts w:ascii="Times New Roman" w:hAnsi="Times New Roman" w:cs="Times New Roman"/>
          <w:sz w:val="24"/>
        </w:rPr>
        <w:t>(Moliner &amp; Corma, 2018; Xu &amp; Wu, 2022)</w:t>
      </w:r>
      <w:r w:rsidR="00DD1E28">
        <w:rPr>
          <w:rFonts w:ascii="Times New Roman" w:hAnsi="Times New Roman" w:cs="Times New Roman"/>
          <w:sz w:val="24"/>
          <w:szCs w:val="24"/>
        </w:rPr>
        <w:fldChar w:fldCharType="end"/>
      </w:r>
      <w:r w:rsidRPr="009F4A66">
        <w:rPr>
          <w:rFonts w:ascii="Times New Roman" w:hAnsi="Times New Roman" w:cs="Times New Roman"/>
          <w:sz w:val="24"/>
          <w:szCs w:val="24"/>
        </w:rPr>
        <w:t>. Such multifunctionality is particularly advantageous in biomass conversion, fine chemical synthesis, and emerging sustainable technologies that demand integrated catalytic systems</w:t>
      </w:r>
      <w:r w:rsidR="00305A78">
        <w:rPr>
          <w:rFonts w:ascii="Times New Roman" w:hAnsi="Times New Roman" w:cs="Times New Roman"/>
          <w:sz w:val="24"/>
          <w:szCs w:val="24"/>
        </w:rPr>
        <w:t xml:space="preserve"> </w:t>
      </w:r>
      <w:r w:rsidR="00305A78">
        <w:rPr>
          <w:rFonts w:ascii="Times New Roman" w:hAnsi="Times New Roman" w:cs="Times New Roman"/>
          <w:sz w:val="24"/>
          <w:szCs w:val="24"/>
        </w:rPr>
        <w:fldChar w:fldCharType="begin"/>
      </w:r>
      <w:r w:rsidR="00305A78">
        <w:rPr>
          <w:rFonts w:ascii="Times New Roman" w:hAnsi="Times New Roman" w:cs="Times New Roman"/>
          <w:sz w:val="24"/>
          <w:szCs w:val="24"/>
        </w:rPr>
        <w:instrText xml:space="preserve"> ADDIN ZOTERO_ITEM CSL_CITATION {"citationID":"j1POeNrf","properties":{"formattedCitation":"(Lang et al., 2024)","plainCitation":"(Lang et al., 2024)","noteIndex":0},"citationItems":[{"id":597,"uris":["http://zotero.org/users/local/JOPSRQaa/items/F8E6XGZA"],"itemData":{"id":597,"type":"document","language":"no","note":"DOI: 10.1016/j.greenca.2024.02.007","title":"Zeolites for the environment","URL":"https://doi.org/10.1016/j.greenca.2024.02.007","author":[{"family":"Lang","given":"Q."},{"family":"Lu","given":"P."},{"family":"Yang","given":"X."},{"family":"Valtchev","given":"V."}],"issued":{"date-parts":[["2024"]]}}}],"schema":"https://github.com/citation-style-language/schema/raw/master/csl-citation.json"} </w:instrText>
      </w:r>
      <w:r w:rsidR="00305A78">
        <w:rPr>
          <w:rFonts w:ascii="Times New Roman" w:hAnsi="Times New Roman" w:cs="Times New Roman"/>
          <w:sz w:val="24"/>
          <w:szCs w:val="24"/>
        </w:rPr>
        <w:fldChar w:fldCharType="separate"/>
      </w:r>
      <w:r w:rsidR="00305A78" w:rsidRPr="00305A78">
        <w:rPr>
          <w:rFonts w:ascii="Times New Roman" w:hAnsi="Times New Roman" w:cs="Times New Roman"/>
          <w:sz w:val="24"/>
        </w:rPr>
        <w:t>(Lang et al., 2024)</w:t>
      </w:r>
      <w:r w:rsidR="00305A78">
        <w:rPr>
          <w:rFonts w:ascii="Times New Roman" w:hAnsi="Times New Roman" w:cs="Times New Roman"/>
          <w:sz w:val="24"/>
          <w:szCs w:val="24"/>
        </w:rPr>
        <w:fldChar w:fldCharType="end"/>
      </w:r>
      <w:r w:rsidRPr="009F4A66">
        <w:rPr>
          <w:rFonts w:ascii="Times New Roman" w:hAnsi="Times New Roman" w:cs="Times New Roman"/>
          <w:sz w:val="24"/>
          <w:szCs w:val="24"/>
        </w:rPr>
        <w:t>.</w:t>
      </w:r>
    </w:p>
    <w:p w14:paraId="70A6B800" w14:textId="32F5A842" w:rsidR="009F4A66" w:rsidRDefault="006F2C6C" w:rsidP="009F4A66">
      <w:pPr>
        <w:pStyle w:val="ListParagraph"/>
        <w:ind w:left="360" w:firstLine="360"/>
        <w:jc w:val="both"/>
        <w:rPr>
          <w:rFonts w:ascii="Times New Roman" w:hAnsi="Times New Roman" w:cs="Times New Roman"/>
          <w:sz w:val="24"/>
          <w:szCs w:val="24"/>
        </w:rPr>
      </w:pPr>
      <w:r w:rsidRPr="009F4A66">
        <w:rPr>
          <w:rFonts w:ascii="Times New Roman" w:hAnsi="Times New Roman" w:cs="Times New Roman"/>
          <w:sz w:val="24"/>
          <w:szCs w:val="24"/>
        </w:rPr>
        <w:t>The impact of ion-exchange also extends to adsorption properties. Selective cation replacement can enhance zeolite affinity for specific ions or molecules based on electrostatic interactions, hydration energy differences, and pore accessibility. Zeolites exchanged with Ag⁺, for example, show high selectivity for halogenated organic compounds and microbial inactivation, making them attractive for water purification and disinfection technologies</w:t>
      </w:r>
      <w:r w:rsidR="00305A78">
        <w:rPr>
          <w:rFonts w:ascii="Times New Roman" w:hAnsi="Times New Roman" w:cs="Times New Roman"/>
          <w:sz w:val="24"/>
          <w:szCs w:val="24"/>
        </w:rPr>
        <w:t xml:space="preserve"> </w:t>
      </w:r>
      <w:r w:rsidR="00305A78">
        <w:rPr>
          <w:rFonts w:ascii="Times New Roman" w:hAnsi="Times New Roman" w:cs="Times New Roman"/>
          <w:sz w:val="24"/>
          <w:szCs w:val="24"/>
        </w:rPr>
        <w:fldChar w:fldCharType="begin"/>
      </w:r>
      <w:r w:rsidR="00305A78">
        <w:rPr>
          <w:rFonts w:ascii="Times New Roman" w:hAnsi="Times New Roman" w:cs="Times New Roman"/>
          <w:sz w:val="24"/>
          <w:szCs w:val="24"/>
        </w:rPr>
        <w:instrText xml:space="preserve"> ADDIN ZOTERO_ITEM CSL_CITATION {"citationID":"sQotzNnG","properties":{"formattedCitation":"(Dyer, 2005; El-Nabarawy &amp; Samra, 1994)","plainCitation":"(Dyer, 2005; El-Nabarawy &amp; Samra, 1994)","noteIndex":0},"citationItems":[{"id":618,"uris":["http://zotero.org/users/local/JOPSRQaa/items/479VHFHN"],"itemData":{"id":618,"type":"book","language":"nl","note":"DOI: 10.1016/S0167-2991(05)80011-4","number-of-pages":"181–204","publisher":"Elsevier","title":"Ion-exchange properties of zeolites","URL":"https://doi.org/10.1016/S0167-2991(05)80011-4","volume":"157","author":[{"family":"Dyer","given":"A."}],"issued":{"date-parts":[["2005"]]}}},{"id":630,"uris":["http://zotero.org/users/local/JOPSRQaa/items/8KD8MFJT"],"itemData":{"id":630,"type":"article-journal","container-title":"Adsorption Science &amp; Technology","DOI":"10.1177/026361749401100105","issue":"1","language":"en","page":"51–57","title":"Effect of cation exchange on the sorption properties of zeolites","volume":"11","author":[{"family":"El-Nabarawy","given":"Th"},{"family":"Samra","given":"S.E."}],"issued":{"date-parts":[["1994"]]}}}],"schema":"https://github.com/citation-style-language/schema/raw/master/csl-citation.json"} </w:instrText>
      </w:r>
      <w:r w:rsidR="00305A78">
        <w:rPr>
          <w:rFonts w:ascii="Times New Roman" w:hAnsi="Times New Roman" w:cs="Times New Roman"/>
          <w:sz w:val="24"/>
          <w:szCs w:val="24"/>
        </w:rPr>
        <w:fldChar w:fldCharType="separate"/>
      </w:r>
      <w:r w:rsidR="00305A78" w:rsidRPr="00305A78">
        <w:rPr>
          <w:rFonts w:ascii="Times New Roman" w:hAnsi="Times New Roman" w:cs="Times New Roman"/>
          <w:sz w:val="24"/>
        </w:rPr>
        <w:t>(Dyer, 2005; El-Nabarawy &amp; Samra, 1994)</w:t>
      </w:r>
      <w:r w:rsidR="00305A78">
        <w:rPr>
          <w:rFonts w:ascii="Times New Roman" w:hAnsi="Times New Roman" w:cs="Times New Roman"/>
          <w:sz w:val="24"/>
          <w:szCs w:val="24"/>
        </w:rPr>
        <w:fldChar w:fldCharType="end"/>
      </w:r>
      <w:r w:rsidRPr="009F4A66">
        <w:rPr>
          <w:rFonts w:ascii="Times New Roman" w:hAnsi="Times New Roman" w:cs="Times New Roman"/>
          <w:sz w:val="24"/>
          <w:szCs w:val="24"/>
        </w:rPr>
        <w:t>.</w:t>
      </w:r>
    </w:p>
    <w:p w14:paraId="5BF65526" w14:textId="2060CEF1" w:rsidR="009F4A66" w:rsidRDefault="006F2C6C" w:rsidP="009F4A66">
      <w:pPr>
        <w:pStyle w:val="ListParagraph"/>
        <w:ind w:left="360" w:firstLine="360"/>
        <w:jc w:val="both"/>
        <w:rPr>
          <w:rFonts w:ascii="Times New Roman" w:hAnsi="Times New Roman" w:cs="Times New Roman"/>
          <w:sz w:val="24"/>
          <w:szCs w:val="24"/>
        </w:rPr>
      </w:pPr>
      <w:r w:rsidRPr="009F4A66">
        <w:rPr>
          <w:rFonts w:ascii="Times New Roman" w:hAnsi="Times New Roman" w:cs="Times New Roman"/>
          <w:sz w:val="24"/>
          <w:szCs w:val="24"/>
        </w:rPr>
        <w:t>Nevertheless, achieving optimal ion-exchange outcomes requires meticulous control over experimental parameters, including ion concentration, pH, temperature, and contact time</w:t>
      </w:r>
      <w:r w:rsidR="00305A78">
        <w:rPr>
          <w:rFonts w:ascii="Times New Roman" w:hAnsi="Times New Roman" w:cs="Times New Roman"/>
          <w:sz w:val="24"/>
          <w:szCs w:val="24"/>
        </w:rPr>
        <w:t xml:space="preserve"> </w:t>
      </w:r>
      <w:r w:rsidR="00CD3427">
        <w:rPr>
          <w:rFonts w:ascii="Times New Roman" w:hAnsi="Times New Roman" w:cs="Times New Roman"/>
          <w:sz w:val="24"/>
          <w:szCs w:val="24"/>
        </w:rPr>
        <w:fldChar w:fldCharType="begin"/>
      </w:r>
      <w:r w:rsidR="00CD3427">
        <w:rPr>
          <w:rFonts w:ascii="Times New Roman" w:hAnsi="Times New Roman" w:cs="Times New Roman"/>
          <w:sz w:val="24"/>
          <w:szCs w:val="24"/>
        </w:rPr>
        <w:instrText xml:space="preserve"> ADDIN ZOTERO_ITEM CSL_CITATION {"citationID":"1B78dwwY","properties":{"formattedCitation":"(Uchida et al., 2010)","plainCitation":"(Uchida et al., 2010)","noteIndex":0},"citationItems":[{"id":627,"uris":["http://zotero.org/users/local/JOPSRQaa/items/CEQANU7L"],"itemData":{"id":627,"type":"article-journal","container-title":"Angewandte Chemie","DOI":"10.1002/ANIE.201005176","issue":"51","language":"en","page":"9930–9934","title":"Zeotype Organic–Inorganic Ionic Crystals: Facile Cation Exchange and Controllable Sorption Properties","volume":"49","author":[{"family":"Uchida","given":"S."},{"family":"Eguchi","given":"R."},{"family":"Mizuno","given":"N."}],"issued":{"date-parts":[["2010"]]}}}],"schema":"https://github.com/citation-style-language/schema/raw/master/csl-citation.json"} </w:instrText>
      </w:r>
      <w:r w:rsidR="00CD3427">
        <w:rPr>
          <w:rFonts w:ascii="Times New Roman" w:hAnsi="Times New Roman" w:cs="Times New Roman"/>
          <w:sz w:val="24"/>
          <w:szCs w:val="24"/>
        </w:rPr>
        <w:fldChar w:fldCharType="separate"/>
      </w:r>
      <w:r w:rsidR="00CD3427" w:rsidRPr="00CD3427">
        <w:rPr>
          <w:rFonts w:ascii="Times New Roman" w:hAnsi="Times New Roman" w:cs="Times New Roman"/>
          <w:sz w:val="24"/>
        </w:rPr>
        <w:t>(Uchida et al., 2010)</w:t>
      </w:r>
      <w:r w:rsidR="00CD3427">
        <w:rPr>
          <w:rFonts w:ascii="Times New Roman" w:hAnsi="Times New Roman" w:cs="Times New Roman"/>
          <w:sz w:val="24"/>
          <w:szCs w:val="24"/>
        </w:rPr>
        <w:fldChar w:fldCharType="end"/>
      </w:r>
      <w:r w:rsidRPr="009F4A66">
        <w:rPr>
          <w:rFonts w:ascii="Times New Roman" w:hAnsi="Times New Roman" w:cs="Times New Roman"/>
          <w:sz w:val="24"/>
          <w:szCs w:val="24"/>
        </w:rPr>
        <w:t xml:space="preserve">. Over-exchange or excessive metal loading may lead to pore blockage, framework distortion, or the formation of undesirable </w:t>
      </w:r>
      <w:proofErr w:type="spellStart"/>
      <w:r w:rsidRPr="009F4A66">
        <w:rPr>
          <w:rFonts w:ascii="Times New Roman" w:hAnsi="Times New Roman" w:cs="Times New Roman"/>
          <w:sz w:val="24"/>
          <w:szCs w:val="24"/>
        </w:rPr>
        <w:t>extraframework</w:t>
      </w:r>
      <w:proofErr w:type="spellEnd"/>
      <w:r w:rsidRPr="009F4A66">
        <w:rPr>
          <w:rFonts w:ascii="Times New Roman" w:hAnsi="Times New Roman" w:cs="Times New Roman"/>
          <w:sz w:val="24"/>
          <w:szCs w:val="24"/>
        </w:rPr>
        <w:t xml:space="preserve"> metal clusters that compromise material performance. Therefore, careful optimization of ion-exchange protocols is essential to balance ion dispersion, framework preservation, and functional enhancement</w:t>
      </w:r>
      <w:r w:rsidR="004B67EE">
        <w:rPr>
          <w:rFonts w:ascii="Times New Roman" w:hAnsi="Times New Roman" w:cs="Times New Roman"/>
          <w:sz w:val="24"/>
          <w:szCs w:val="24"/>
        </w:rPr>
        <w:t xml:space="preserve"> </w:t>
      </w:r>
      <w:r w:rsidR="004B67EE">
        <w:rPr>
          <w:rFonts w:ascii="Times New Roman" w:hAnsi="Times New Roman" w:cs="Times New Roman"/>
          <w:sz w:val="24"/>
          <w:szCs w:val="24"/>
        </w:rPr>
        <w:fldChar w:fldCharType="begin"/>
      </w:r>
      <w:r w:rsidR="004B67EE">
        <w:rPr>
          <w:rFonts w:ascii="Times New Roman" w:hAnsi="Times New Roman" w:cs="Times New Roman"/>
          <w:sz w:val="24"/>
          <w:szCs w:val="24"/>
        </w:rPr>
        <w:instrText xml:space="preserve"> ADDIN ZOTERO_ITEM CSL_CITATION {"citationID":"4uulZGVU","properties":{"formattedCitation":"(Pabalan &amp; Bertetti, 2001)","plainCitation":"(Pabalan &amp; Bertetti, 2001)","noteIndex":0},"citationItems":[{"id":629,"uris":["http://zotero.org/users/local/JOPSRQaa/items/FY2TZICD"],"itemData":{"id":629,"type":"article-journal","container-title":"Reviews in Mineralogy &amp; Geochemistry","DOI":"10.2138/RMG.2001.45.14","issue":"1","language":"en","page":"453–518","title":"Cation-Exchange Properties of Natural Zeolites","volume":"45","author":[{"family":"Pabalan","given":"R.T."},{"family":"Bertetti","given":"F.P."}],"issued":{"date-parts":[["2001"]]}}}],"schema":"https://github.com/citation-style-language/schema/raw/master/csl-citation.json"} </w:instrText>
      </w:r>
      <w:r w:rsidR="004B67EE">
        <w:rPr>
          <w:rFonts w:ascii="Times New Roman" w:hAnsi="Times New Roman" w:cs="Times New Roman"/>
          <w:sz w:val="24"/>
          <w:szCs w:val="24"/>
        </w:rPr>
        <w:fldChar w:fldCharType="separate"/>
      </w:r>
      <w:r w:rsidR="004B67EE" w:rsidRPr="004B67EE">
        <w:rPr>
          <w:rFonts w:ascii="Times New Roman" w:hAnsi="Times New Roman" w:cs="Times New Roman"/>
          <w:sz w:val="24"/>
        </w:rPr>
        <w:t>(Pabalan &amp; Bertetti, 2001)</w:t>
      </w:r>
      <w:r w:rsidR="004B67EE">
        <w:rPr>
          <w:rFonts w:ascii="Times New Roman" w:hAnsi="Times New Roman" w:cs="Times New Roman"/>
          <w:sz w:val="24"/>
          <w:szCs w:val="24"/>
        </w:rPr>
        <w:fldChar w:fldCharType="end"/>
      </w:r>
      <w:r w:rsidR="004B67EE">
        <w:rPr>
          <w:rFonts w:ascii="Times New Roman" w:hAnsi="Times New Roman" w:cs="Times New Roman"/>
          <w:sz w:val="24"/>
          <w:szCs w:val="24"/>
        </w:rPr>
        <w:t>.</w:t>
      </w:r>
    </w:p>
    <w:p w14:paraId="40EAAEA8" w14:textId="1C6B505A" w:rsidR="006F2C6C" w:rsidRPr="009F4A66" w:rsidRDefault="006F2C6C" w:rsidP="009F4A66">
      <w:pPr>
        <w:pStyle w:val="ListParagraph"/>
        <w:ind w:left="360" w:firstLine="360"/>
        <w:jc w:val="both"/>
        <w:rPr>
          <w:rFonts w:ascii="Times New Roman" w:hAnsi="Times New Roman" w:cs="Times New Roman"/>
          <w:sz w:val="24"/>
          <w:szCs w:val="24"/>
        </w:rPr>
      </w:pPr>
      <w:r w:rsidRPr="009F4A66">
        <w:rPr>
          <w:rFonts w:ascii="Times New Roman" w:hAnsi="Times New Roman" w:cs="Times New Roman"/>
          <w:sz w:val="24"/>
          <w:szCs w:val="24"/>
        </w:rPr>
        <w:t xml:space="preserve">In summary, ion-exchange tuning offers a highly effective means of tailoring zeolitic materials to meet diverse functional requirements. By modulating acidity, redox behavior, and adsorption specificity through controlled cation substitution, researchers can strategically engineer zeolites for advanced catalytic, environmental, and separation applications. Future developments are expected to explore novel ion-exchange methodologies, including single-atom ion-exchange and in situ dynamic ion-exchange systems, to </w:t>
      </w:r>
      <w:proofErr w:type="spellStart"/>
      <w:r w:rsidR="00D47425" w:rsidRPr="009F4A66">
        <w:rPr>
          <w:rFonts w:ascii="Times New Roman" w:hAnsi="Times New Roman" w:cs="Times New Roman"/>
          <w:sz w:val="24"/>
          <w:szCs w:val="24"/>
        </w:rPr>
        <w:t>further</w:t>
      </w:r>
      <w:r w:rsidRPr="009F4A66">
        <w:rPr>
          <w:rFonts w:ascii="Times New Roman" w:hAnsi="Times New Roman" w:cs="Times New Roman"/>
          <w:sz w:val="24"/>
          <w:szCs w:val="24"/>
        </w:rPr>
        <w:t>r</w:t>
      </w:r>
      <w:proofErr w:type="spellEnd"/>
      <w:r w:rsidRPr="009F4A66">
        <w:rPr>
          <w:rFonts w:ascii="Times New Roman" w:hAnsi="Times New Roman" w:cs="Times New Roman"/>
          <w:sz w:val="24"/>
          <w:szCs w:val="24"/>
        </w:rPr>
        <w:t xml:space="preserve"> expand the frontiers of zeolite functionality in next-generation technologies</w:t>
      </w:r>
    </w:p>
    <w:p w14:paraId="561C6751" w14:textId="77777777" w:rsidR="00D47425" w:rsidRDefault="00D47425" w:rsidP="00A15EC0">
      <w:pPr>
        <w:pStyle w:val="ListParagraph"/>
        <w:ind w:left="360"/>
        <w:jc w:val="both"/>
        <w:rPr>
          <w:rFonts w:ascii="Times New Roman" w:hAnsi="Times New Roman" w:cs="Times New Roman"/>
          <w:sz w:val="24"/>
          <w:szCs w:val="24"/>
        </w:rPr>
      </w:pPr>
    </w:p>
    <w:p w14:paraId="14B4FA07" w14:textId="04954134" w:rsidR="00D47425" w:rsidRDefault="009E111E" w:rsidP="00A15EC0">
      <w:pPr>
        <w:pStyle w:val="ListParagraph"/>
        <w:numPr>
          <w:ilvl w:val="0"/>
          <w:numId w:val="1"/>
        </w:numPr>
        <w:ind w:left="360"/>
        <w:jc w:val="both"/>
        <w:rPr>
          <w:rFonts w:ascii="Times New Roman" w:hAnsi="Times New Roman" w:cs="Times New Roman"/>
          <w:sz w:val="24"/>
          <w:szCs w:val="24"/>
        </w:rPr>
      </w:pPr>
      <w:r w:rsidRPr="009E111E">
        <w:rPr>
          <w:rFonts w:ascii="Times New Roman" w:hAnsi="Times New Roman" w:cs="Times New Roman"/>
          <w:sz w:val="24"/>
          <w:szCs w:val="24"/>
        </w:rPr>
        <w:t>Environmental Applications</w:t>
      </w:r>
    </w:p>
    <w:p w14:paraId="33EB9002" w14:textId="0FC46DC9" w:rsidR="009F4A66" w:rsidRDefault="0044215E" w:rsidP="009F4A66">
      <w:pPr>
        <w:ind w:firstLine="360"/>
        <w:jc w:val="both"/>
        <w:rPr>
          <w:rFonts w:ascii="Times New Roman" w:hAnsi="Times New Roman" w:cs="Times New Roman"/>
          <w:sz w:val="24"/>
          <w:szCs w:val="24"/>
        </w:rPr>
      </w:pPr>
      <w:r w:rsidRPr="009F4A66">
        <w:rPr>
          <w:rFonts w:ascii="Times New Roman" w:hAnsi="Times New Roman" w:cs="Times New Roman"/>
          <w:sz w:val="24"/>
          <w:szCs w:val="24"/>
        </w:rPr>
        <w:t>The unique physicochemical properties of zeolites—including high surface area, tunable pore architecture, selective adsorption capabilities, and ion-exchange potential—render them highly attractive for a wide range of environmental applications</w:t>
      </w:r>
      <w:r w:rsidR="00C8434F">
        <w:rPr>
          <w:rFonts w:ascii="Times New Roman" w:hAnsi="Times New Roman" w:cs="Times New Roman"/>
          <w:sz w:val="24"/>
          <w:szCs w:val="24"/>
        </w:rPr>
        <w:t xml:space="preserve"> </w:t>
      </w:r>
      <w:r w:rsidR="00C8434F">
        <w:rPr>
          <w:rFonts w:ascii="Times New Roman" w:hAnsi="Times New Roman" w:cs="Times New Roman"/>
          <w:sz w:val="24"/>
          <w:szCs w:val="24"/>
        </w:rPr>
        <w:fldChar w:fldCharType="begin"/>
      </w:r>
      <w:r w:rsidR="00C8434F">
        <w:rPr>
          <w:rFonts w:ascii="Times New Roman" w:hAnsi="Times New Roman" w:cs="Times New Roman"/>
          <w:sz w:val="24"/>
          <w:szCs w:val="24"/>
        </w:rPr>
        <w:instrText xml:space="preserve"> ADDIN ZOTERO_ITEM CSL_CITATION {"citationID":"1wjYmHRS","properties":{"formattedCitation":"(Senila &amp; Cadar, 2024)","plainCitation":"(Senila &amp; Cadar, 2024)","noteIndex":0},"citationItems":[{"id":633,"uris":["http://zotero.org/users/local/JOPSRQaa/items/SCZWCHT4"],"itemData":{"id":633,"type":"article-journal","container-title":"Heliyon","DOI":"10.1016/j.heliyon.2024.e25303","language":"en","title":"Modification of natural zeolites and their applications for heavy metal removal from polluted environments: Challenges, recent advances, and perspectives","URL":"https://doi.org/10.1016/j.heliyon.2024.e25303","volume":"10","author":[{"family":"Senila","given":"M."},{"family":"Cadar","given":"O."}],"issued":{"date-parts":[["2024"]]}}}],"schema":"https://github.com/citation-style-language/schema/raw/master/csl-citation.json"} </w:instrText>
      </w:r>
      <w:r w:rsidR="00C8434F">
        <w:rPr>
          <w:rFonts w:ascii="Times New Roman" w:hAnsi="Times New Roman" w:cs="Times New Roman"/>
          <w:sz w:val="24"/>
          <w:szCs w:val="24"/>
        </w:rPr>
        <w:fldChar w:fldCharType="separate"/>
      </w:r>
      <w:r w:rsidR="00C8434F" w:rsidRPr="00C8434F">
        <w:rPr>
          <w:rFonts w:ascii="Times New Roman" w:hAnsi="Times New Roman" w:cs="Times New Roman"/>
          <w:sz w:val="24"/>
        </w:rPr>
        <w:t>(Senila &amp; Cadar, 2024)</w:t>
      </w:r>
      <w:r w:rsidR="00C8434F">
        <w:rPr>
          <w:rFonts w:ascii="Times New Roman" w:hAnsi="Times New Roman" w:cs="Times New Roman"/>
          <w:sz w:val="24"/>
          <w:szCs w:val="24"/>
        </w:rPr>
        <w:fldChar w:fldCharType="end"/>
      </w:r>
      <w:r w:rsidRPr="009F4A66">
        <w:rPr>
          <w:rFonts w:ascii="Times New Roman" w:hAnsi="Times New Roman" w:cs="Times New Roman"/>
          <w:sz w:val="24"/>
          <w:szCs w:val="24"/>
        </w:rPr>
        <w:t>. Their ability to selectively interact with contaminants at the molecular level enables zeolites to address critical challenges in water purification, air pollution control, and waste remediation. In recent decades, engineered zeolitic materials have been increasingly deployed in technologies targeting heavy metal removal, ammonium elimination, volatile organic compound (VOC) adsorption, and greenhouse gas mitigation, thereby contributing significantly to sustainable environmental management</w:t>
      </w:r>
      <w:r w:rsidR="0054525B">
        <w:rPr>
          <w:rFonts w:ascii="Times New Roman" w:hAnsi="Times New Roman" w:cs="Times New Roman"/>
          <w:sz w:val="24"/>
          <w:szCs w:val="24"/>
        </w:rPr>
        <w:t xml:space="preserve"> </w:t>
      </w:r>
      <w:r w:rsidR="00131A46">
        <w:rPr>
          <w:rFonts w:ascii="Times New Roman" w:hAnsi="Times New Roman" w:cs="Times New Roman"/>
          <w:sz w:val="24"/>
          <w:szCs w:val="24"/>
        </w:rPr>
        <w:fldChar w:fldCharType="begin"/>
      </w:r>
      <w:r w:rsidR="00131A46">
        <w:rPr>
          <w:rFonts w:ascii="Times New Roman" w:hAnsi="Times New Roman" w:cs="Times New Roman"/>
          <w:sz w:val="24"/>
          <w:szCs w:val="24"/>
        </w:rPr>
        <w:instrText xml:space="preserve"> ADDIN ZOTERO_ITEM CSL_CITATION {"citationID":"QuAGdaj1","properties":{"formattedCitation":"(Abdelwahab &amp; Thabet, 2023; Kordala &amp; Wyszkowski, 2024)","plainCitation":"(Abdelwahab &amp; Thabet, 2023; Kordala &amp; Wyszkowski, 2024)","noteIndex":0},"citationItems":[{"id":632,"uris":["http://zotero.org/users/local/JOPSRQaa/items/6RMHZYI6"],"itemData":{"id":632,"type":"article-journal","container-title":"The Egyptian Journal of Aquatic Research","DOI":"10.1016/j.ejar.2023.11.004","language":"en","title":"Natural zeolites and zeolite composites for heavy metal removal from contaminated water and their applications in aquaculture Systems: A review","author":[{"family":"Abdelwahab","given":"O."},{"family":"Thabet","given":"W.M."}],"issued":{"date-parts":[["2023"]]}}},{"id":560,"uris":["http://zotero.org/users/local/JOPSRQaa/items/SQWGNX4S"],"itemData":{"id":560,"type":"article-journal","container-title":"Molecules","DOI":"10.3390/molecules29051069","language":"en","title":"Zeolite Properties, Methods of Synthesis, and Selected Applications","URL":"https://doi.org/10.3390/molecules29051069","volume":"29","author":[{"family":"Kordala","given":"N."},{"family":"Wyszkowski","given":"M."}],"issued":{"date-parts":[["2024"]]}}}],"schema":"https://github.com/citation-style-language/schema/raw/master/csl-citation.json"} </w:instrText>
      </w:r>
      <w:r w:rsidR="00131A46">
        <w:rPr>
          <w:rFonts w:ascii="Times New Roman" w:hAnsi="Times New Roman" w:cs="Times New Roman"/>
          <w:sz w:val="24"/>
          <w:szCs w:val="24"/>
        </w:rPr>
        <w:fldChar w:fldCharType="separate"/>
      </w:r>
      <w:r w:rsidR="00131A46" w:rsidRPr="00131A46">
        <w:rPr>
          <w:rFonts w:ascii="Times New Roman" w:hAnsi="Times New Roman" w:cs="Times New Roman"/>
          <w:sz w:val="24"/>
        </w:rPr>
        <w:t>(Abdelwahab &amp; Thabet, 2023; Kordala &amp; Wyszkowski, 2024)</w:t>
      </w:r>
      <w:r w:rsidR="00131A46">
        <w:rPr>
          <w:rFonts w:ascii="Times New Roman" w:hAnsi="Times New Roman" w:cs="Times New Roman"/>
          <w:sz w:val="24"/>
          <w:szCs w:val="24"/>
        </w:rPr>
        <w:fldChar w:fldCharType="end"/>
      </w:r>
      <w:r w:rsidRPr="009F4A66">
        <w:rPr>
          <w:rFonts w:ascii="Times New Roman" w:hAnsi="Times New Roman" w:cs="Times New Roman"/>
          <w:sz w:val="24"/>
          <w:szCs w:val="24"/>
        </w:rPr>
        <w:t>.</w:t>
      </w:r>
    </w:p>
    <w:p w14:paraId="7FA0E10F" w14:textId="34DF8352" w:rsidR="009F4A66" w:rsidRDefault="0044215E" w:rsidP="009F4A66">
      <w:pPr>
        <w:ind w:firstLine="360"/>
        <w:jc w:val="both"/>
        <w:rPr>
          <w:rFonts w:ascii="Times New Roman" w:hAnsi="Times New Roman" w:cs="Times New Roman"/>
          <w:sz w:val="24"/>
          <w:szCs w:val="24"/>
        </w:rPr>
      </w:pPr>
      <w:r w:rsidRPr="009F4A66">
        <w:rPr>
          <w:rFonts w:ascii="Times New Roman" w:hAnsi="Times New Roman" w:cs="Times New Roman"/>
          <w:sz w:val="24"/>
          <w:szCs w:val="24"/>
        </w:rPr>
        <w:t>One of the most extensively studied environmental applications of zeolites is the removal of heavy metals from aqueous systems. The negative charge framework and ion-exchange capabilities of zeolites facilitate the selective uptake of toxic metal ions such as Pb²⁺, Cd²⁺, Hg²⁺, and Cu²⁺</w:t>
      </w:r>
      <w:r w:rsidR="00131A46">
        <w:rPr>
          <w:rFonts w:ascii="Times New Roman" w:hAnsi="Times New Roman" w:cs="Times New Roman"/>
          <w:sz w:val="24"/>
          <w:szCs w:val="24"/>
        </w:rPr>
        <w:t xml:space="preserve"> </w:t>
      </w:r>
      <w:r w:rsidR="00131A46">
        <w:rPr>
          <w:rFonts w:ascii="Times New Roman" w:hAnsi="Times New Roman" w:cs="Times New Roman"/>
          <w:sz w:val="24"/>
          <w:szCs w:val="24"/>
        </w:rPr>
        <w:fldChar w:fldCharType="begin"/>
      </w:r>
      <w:r w:rsidR="00131A46">
        <w:rPr>
          <w:rFonts w:ascii="Times New Roman" w:hAnsi="Times New Roman" w:cs="Times New Roman"/>
          <w:sz w:val="24"/>
          <w:szCs w:val="24"/>
        </w:rPr>
        <w:instrText xml:space="preserve"> ADDIN ZOTERO_ITEM CSL_CITATION {"citationID":"4zBsaSGq","properties":{"formattedCitation":"(Dai et al., 2020; Mardiana &amp; Rusli, 2023)","plainCitation":"(Dai et al., 2020; Mardiana &amp; Rusli, 2023)","noteIndex":0},"citationItems":[{"id":255,"uris":["http://zotero.org/users/local/JOPSRQaa/items/ICR6TZKA"],"itemData":{"id":255,"type":"article-journal","container-title":"Technol","language":"en","page":"16–29","title":"Recent advances on cellulose nanocrystals for Pickering emulsions: development and challenge, Trends Food Sci","volume":"102","author":[{"family":"Dai","given":"H."},{"family":"Wu","given":"J."},{"family":"Zhang","given":"H."},{"family":"Chen","given":"Y."},{"family":"Ma","given":"L."},{"family":"Huang","given":"H."},{"family":"Zhang","given":"Y."}],"issued":{"date-parts":[["2020"]]}}},{"id":638,"uris":["http://zotero.org/users/local/JOPSRQaa/items/BTES7FN8"],"itemData":{"id":638,"type":"article-journal","container-title":"Indonesian Journal of Chemistry","DOI":"10.22146/ijc.81098","issue":"3","language":"en","page":"863","title":"Removal of Heavy Metal Ions Using Pristine and Functionalized Natural Zeolites","volume":"23","author":[{"family":"Mardiana","given":"S."},{"family":"Rusli","given":"H."}],"issued":{"date-parts":[["2023"]]}}}],"schema":"https://github.com/citation-style-language/schema/raw/master/csl-citation.json"} </w:instrText>
      </w:r>
      <w:r w:rsidR="00131A46">
        <w:rPr>
          <w:rFonts w:ascii="Times New Roman" w:hAnsi="Times New Roman" w:cs="Times New Roman"/>
          <w:sz w:val="24"/>
          <w:szCs w:val="24"/>
        </w:rPr>
        <w:fldChar w:fldCharType="separate"/>
      </w:r>
      <w:r w:rsidR="00131A46" w:rsidRPr="00131A46">
        <w:rPr>
          <w:rFonts w:ascii="Times New Roman" w:hAnsi="Times New Roman" w:cs="Times New Roman"/>
          <w:sz w:val="24"/>
        </w:rPr>
        <w:t>(Dai et al., 2020; Mardiana &amp; Rusli, 2023)</w:t>
      </w:r>
      <w:r w:rsidR="00131A46">
        <w:rPr>
          <w:rFonts w:ascii="Times New Roman" w:hAnsi="Times New Roman" w:cs="Times New Roman"/>
          <w:sz w:val="24"/>
          <w:szCs w:val="24"/>
        </w:rPr>
        <w:fldChar w:fldCharType="end"/>
      </w:r>
      <w:r w:rsidRPr="009F4A66">
        <w:rPr>
          <w:rFonts w:ascii="Times New Roman" w:hAnsi="Times New Roman" w:cs="Times New Roman"/>
          <w:sz w:val="24"/>
          <w:szCs w:val="24"/>
        </w:rPr>
        <w:t xml:space="preserve">. Both natural and synthetic zeolites have been demonstrated to efficiently reduce heavy metal concentrations in industrial effluents, mining runoff, and municipal wastewater. The performance of zeolites in metal adsorption is governed by </w:t>
      </w:r>
      <w:r w:rsidRPr="009F4A66">
        <w:rPr>
          <w:rFonts w:ascii="Times New Roman" w:hAnsi="Times New Roman" w:cs="Times New Roman"/>
          <w:sz w:val="24"/>
          <w:szCs w:val="24"/>
        </w:rPr>
        <w:lastRenderedPageBreak/>
        <w:t>several factors, including cation selectivity sequences, pore size compatibility, and the Si/Al ratio, which modulates surface charge density. Modified or functionalized zeolites, such as thiol- or amine-grafted variants, further enhance adsorption capacity and selectivity, expanding their applicability even to trace-level contaminant removal under complex environmental conditions</w:t>
      </w:r>
      <w:r w:rsidR="00131A46">
        <w:rPr>
          <w:rFonts w:ascii="Times New Roman" w:hAnsi="Times New Roman" w:cs="Times New Roman"/>
          <w:sz w:val="24"/>
          <w:szCs w:val="24"/>
        </w:rPr>
        <w:t xml:space="preserve"> </w:t>
      </w:r>
      <w:r w:rsidR="00E3540A">
        <w:rPr>
          <w:rFonts w:ascii="Times New Roman" w:hAnsi="Times New Roman" w:cs="Times New Roman"/>
          <w:sz w:val="24"/>
          <w:szCs w:val="24"/>
        </w:rPr>
        <w:fldChar w:fldCharType="begin"/>
      </w:r>
      <w:r w:rsidR="00052582">
        <w:rPr>
          <w:rFonts w:ascii="Times New Roman" w:hAnsi="Times New Roman" w:cs="Times New Roman"/>
          <w:sz w:val="24"/>
          <w:szCs w:val="24"/>
        </w:rPr>
        <w:instrText xml:space="preserve"> ADDIN ZOTERO_ITEM CSL_CITATION {"citationID":"ZujaxazV","properties":{"formattedCitation":"(Mudaber &amp; Batur, 2023; Vishnu et al., 2021; Zhao, 2016)","plainCitation":"(Mudaber &amp; Batur, 2023; Vishnu et al., 2021; Zhao, 2016)","noteIndex":0},"citationItems":[{"id":637,"uris":["http://zotero.org/users/local/JOPSRQaa/items/UCP68RV9"],"itemData":{"id":637,"type":"document","language":"en","note":"DOI: 10.18596/jotcsa.1263041","title":"Differences in Heavy Metals Adsorption on Natural, Modified, and Synthetic Zeolites-A Review","URL":"https://doi.org/10.18596/jotcsa.1263041","author":[{"family":"Mudaber","given":"S."},{"family":"Batur","given":"J."}],"issued":{"date-parts":[["2023"]]}}},{"id":634,"uris":["http://zotero.org/users/local/JOPSRQaa/items/Q6VCY8D2"],"itemData":{"id":634,"type":"book","language":"en","note":"DOI: 10.1016/B978-0-12-822965-1.00008-8","number-of-pages":"161–175","publisher":"Elsevier","title":"Removal of heavy metals from mine waters by natural zeolites","URL":"https://doi.org/10.1016/B978-0-12-822965-1.00008-8","author":[{"family":"Vishnu","given":"D."},{"family":"Dhandapani","given":"B."},{"family":"Kumar","given":"K.S."},{"family":"Balaji","given":"G."},{"family":"Mahadevan","given":"S."}],"issued":{"date-parts":[["2021"]]}}},{"id":635,"uris":["http://zotero.org/users/local/JOPSRQaa/items/XYEHA62A"],"itemData":{"id":635,"type":"article-journal","container-title":"Environmental Engineering Science","DOI":"10.1089/EES.2015.0166","issue":"7","language":"en","page":"443–454","title":"Review of the Natural, Modified, and Synthetic Zeolites for Heavy Metals Removal from Wastewater","volume":"33","author":[{"family":"Zhao","given":"Y."}],"issued":{"date-parts":[["2016"]]}}}],"schema":"https://github.com/citation-style-language/schema/raw/master/csl-citation.json"} </w:instrText>
      </w:r>
      <w:r w:rsidR="00E3540A">
        <w:rPr>
          <w:rFonts w:ascii="Times New Roman" w:hAnsi="Times New Roman" w:cs="Times New Roman"/>
          <w:sz w:val="24"/>
          <w:szCs w:val="24"/>
        </w:rPr>
        <w:fldChar w:fldCharType="separate"/>
      </w:r>
      <w:r w:rsidR="00052582" w:rsidRPr="00052582">
        <w:rPr>
          <w:rFonts w:ascii="Times New Roman" w:hAnsi="Times New Roman" w:cs="Times New Roman"/>
          <w:sz w:val="24"/>
        </w:rPr>
        <w:t>(Mudaber &amp; Batur, 2023; Vishnu et al., 2021; Zhao, 2016)</w:t>
      </w:r>
      <w:r w:rsidR="00E3540A">
        <w:rPr>
          <w:rFonts w:ascii="Times New Roman" w:hAnsi="Times New Roman" w:cs="Times New Roman"/>
          <w:sz w:val="24"/>
          <w:szCs w:val="24"/>
        </w:rPr>
        <w:fldChar w:fldCharType="end"/>
      </w:r>
      <w:r w:rsidRPr="009F4A66">
        <w:rPr>
          <w:rFonts w:ascii="Times New Roman" w:hAnsi="Times New Roman" w:cs="Times New Roman"/>
          <w:sz w:val="24"/>
          <w:szCs w:val="24"/>
        </w:rPr>
        <w:t>.</w:t>
      </w:r>
    </w:p>
    <w:p w14:paraId="3C8929E2" w14:textId="0B5F361F" w:rsidR="009F4A66" w:rsidRDefault="0044215E" w:rsidP="009F4A66">
      <w:pPr>
        <w:ind w:firstLine="360"/>
        <w:jc w:val="both"/>
        <w:rPr>
          <w:rFonts w:ascii="Times New Roman" w:hAnsi="Times New Roman" w:cs="Times New Roman"/>
          <w:sz w:val="24"/>
          <w:szCs w:val="24"/>
        </w:rPr>
      </w:pPr>
      <w:r w:rsidRPr="009F4A66">
        <w:rPr>
          <w:rFonts w:ascii="Times New Roman" w:hAnsi="Times New Roman" w:cs="Times New Roman"/>
          <w:sz w:val="24"/>
          <w:szCs w:val="24"/>
        </w:rPr>
        <w:t>In addition to heavy metals, zeolites exhibit high affinity for ammonium ions (NH₄⁺), making them valuable materials for nutrient recovery and wastewater treatment. Ammonium contamination is a major environmental concern due to its contribution to eutrophication in aquatic ecosystems</w:t>
      </w:r>
      <w:r w:rsidR="00052582">
        <w:rPr>
          <w:rFonts w:ascii="Times New Roman" w:hAnsi="Times New Roman" w:cs="Times New Roman"/>
          <w:sz w:val="24"/>
          <w:szCs w:val="24"/>
        </w:rPr>
        <w:t xml:space="preserve"> </w:t>
      </w:r>
      <w:r w:rsidR="002F46BE">
        <w:rPr>
          <w:rFonts w:ascii="Times New Roman" w:hAnsi="Times New Roman" w:cs="Times New Roman"/>
          <w:sz w:val="24"/>
          <w:szCs w:val="24"/>
        </w:rPr>
        <w:fldChar w:fldCharType="begin"/>
      </w:r>
      <w:r w:rsidR="002F46BE">
        <w:rPr>
          <w:rFonts w:ascii="Times New Roman" w:hAnsi="Times New Roman" w:cs="Times New Roman"/>
          <w:sz w:val="24"/>
          <w:szCs w:val="24"/>
        </w:rPr>
        <w:instrText xml:space="preserve"> ADDIN ZOTERO_ITEM CSL_CITATION {"citationID":"duP36d4Y","properties":{"formattedCitation":"(Godifredo et al., 2023; Rahmani et al., 2004; Wasielewski et al., 2018)","plainCitation":"(Godifredo et al., 2023; Rahmani et al., 2004; Wasielewski et al., 2018)","noteIndex":0},"citationItems":[{"id":639,"uris":["http://zotero.org/users/local/JOPSRQaa/items/NYKQ4NKK"],"itemData":{"id":639,"type":"article-journal","container-title":"Water","DOI":"10.3390/w15061007","issue":"6","language":"en","page":"1007","title":"Zeolites for Nitrogen Recovery from the Anaerobic Membrane Bioreactor Permeate: Zeolite Characterization","volume":"15","author":[{"family":"Godifredo","given":"J."},{"family":"Ferrer","given":"J."},{"family":"Seco","given":"A."},{"family":"Barat","given":"R."}],"issued":{"date-parts":[["2023"]]}}},{"id":642,"uris":["http://zotero.org/users/local/JOPSRQaa/items/PKM8VKD7"],"itemData":{"id":642,"type":"article-journal","container-title":"International Journal of Environmental Science and Technology","DOI":"10.1007/BF03325825","issue":"2","language":"en","page":"125–133","title":"Investigation of ammonia removal from polluted waters by Clinoptilolite zeolite","volume":"1","author":[{"family":"Rahmani","given":"A.R."},{"family":"Mahvi","given":"A.H."},{"family":"Mesdaghinia","given":"A."},{"family":"Nasseri","given":"S."}],"issued":{"date-parts":[["2004"]]}}},{"id":640,"uris":["http://zotero.org/users/local/JOPSRQaa/items/FHPS4J7C"],"itemData":{"id":640,"type":"article-journal","container-title":"Water","DOI":"10.3390/W10050584","issue":"5","language":"en","page":"584","title":"Evaluation of Different Clinoptilolite Zeolites as Adsorbent for Ammonium Removal from Highly Concentrated Synthetic Wastewater","volume":"10","author":[{"family":"Wasielewski","given":"S."},{"family":"Rott","given":"E."},{"family":"Minke","given":"R."},{"family":"Steinmetz","given":"H."}],"issued":{"date-parts":[["2018"]]}}}],"schema":"https://github.com/citation-style-language/schema/raw/master/csl-citation.json"} </w:instrText>
      </w:r>
      <w:r w:rsidR="002F46BE">
        <w:rPr>
          <w:rFonts w:ascii="Times New Roman" w:hAnsi="Times New Roman" w:cs="Times New Roman"/>
          <w:sz w:val="24"/>
          <w:szCs w:val="24"/>
        </w:rPr>
        <w:fldChar w:fldCharType="separate"/>
      </w:r>
      <w:r w:rsidR="002F46BE" w:rsidRPr="002F46BE">
        <w:rPr>
          <w:rFonts w:ascii="Times New Roman" w:hAnsi="Times New Roman" w:cs="Times New Roman"/>
          <w:sz w:val="24"/>
        </w:rPr>
        <w:t>(Godifredo et al., 2023; Rahmani et al., 2004; Wasielewski et al., 2018)</w:t>
      </w:r>
      <w:r w:rsidR="002F46BE">
        <w:rPr>
          <w:rFonts w:ascii="Times New Roman" w:hAnsi="Times New Roman" w:cs="Times New Roman"/>
          <w:sz w:val="24"/>
          <w:szCs w:val="24"/>
        </w:rPr>
        <w:fldChar w:fldCharType="end"/>
      </w:r>
      <w:r w:rsidRPr="009F4A66">
        <w:rPr>
          <w:rFonts w:ascii="Times New Roman" w:hAnsi="Times New Roman" w:cs="Times New Roman"/>
          <w:sz w:val="24"/>
          <w:szCs w:val="24"/>
        </w:rPr>
        <w:t xml:space="preserve">. Natural zeolites such as clinoptilolite have been widely applied for ammonium adsorption, offering high capacity, </w:t>
      </w:r>
      <w:proofErr w:type="spellStart"/>
      <w:r w:rsidRPr="009F4A66">
        <w:rPr>
          <w:rFonts w:ascii="Times New Roman" w:hAnsi="Times New Roman" w:cs="Times New Roman"/>
          <w:sz w:val="24"/>
          <w:szCs w:val="24"/>
        </w:rPr>
        <w:t>regenerability</w:t>
      </w:r>
      <w:proofErr w:type="spellEnd"/>
      <w:r w:rsidRPr="009F4A66">
        <w:rPr>
          <w:rFonts w:ascii="Times New Roman" w:hAnsi="Times New Roman" w:cs="Times New Roman"/>
          <w:sz w:val="24"/>
          <w:szCs w:val="24"/>
        </w:rPr>
        <w:t>, and cost-effectiveness. Emerging applications also explore zeolite-based systems integrated with biological processes, such as coupled ion-exchange–nitrification reactors, to achieve more efficient and sustainable nitrogen management in wastewater treatment plants</w:t>
      </w:r>
      <w:r w:rsidR="000D13D6">
        <w:rPr>
          <w:rFonts w:ascii="Times New Roman" w:hAnsi="Times New Roman" w:cs="Times New Roman"/>
          <w:sz w:val="24"/>
          <w:szCs w:val="24"/>
        </w:rPr>
        <w:t xml:space="preserve"> </w:t>
      </w:r>
      <w:r w:rsidR="000D13D6">
        <w:rPr>
          <w:rFonts w:ascii="Times New Roman" w:hAnsi="Times New Roman" w:cs="Times New Roman"/>
          <w:sz w:val="24"/>
          <w:szCs w:val="24"/>
        </w:rPr>
        <w:fldChar w:fldCharType="begin"/>
      </w:r>
      <w:r w:rsidR="000D13D6">
        <w:rPr>
          <w:rFonts w:ascii="Times New Roman" w:hAnsi="Times New Roman" w:cs="Times New Roman"/>
          <w:sz w:val="24"/>
          <w:szCs w:val="24"/>
        </w:rPr>
        <w:instrText xml:space="preserve"> ADDIN ZOTERO_ITEM CSL_CITATION {"citationID":"TJzv3iIM","properties":{"formattedCitation":"(Godifredo et al., 2023; Kumari et al., 2024)","plainCitation":"(Godifredo et al., 2023; Kumari et al., 2024)","noteIndex":0},"citationItems":[{"id":639,"uris":["http://zotero.org/users/local/JOPSRQaa/items/NYKQ4NKK"],"itemData":{"id":639,"type":"article-journal","container-title":"Water","DOI":"10.3390/w15061007","issue":"6","language":"en","page":"1007","title":"Zeolites for Nitrogen Recovery from the Anaerobic Membrane Bioreactor Permeate: Zeolite Characterization","volume":"15","author":[{"family":"Godifredo","given":"J."},{"family":"Ferrer","given":"J."},{"family":"Seco","given":"A."},{"family":"Barat","given":"R."}],"issued":{"date-parts":[["2023"]]}}},{"id":643,"uris":["http://zotero.org/users/local/JOPSRQaa/items/8TKPU2LT"],"itemData":{"id":643,"type":"article-journal","container-title":"Environmental Research","DOI":"10.1016/j.envres.2024.119782","language":"en","page":"119782","title":"Zeolites in wastewater treatment: A comprehensive review on scientometric analysis, adsorption mechanisms, and future prospects","volume":"260","author":[{"family":"Kumari","given":"S."},{"family":"Chowdhry","given":"J."},{"family":"Kumar","given":"M."},{"family":"Kumari","given":"S."}],"issued":{"date-parts":[["2024"]]}}}],"schema":"https://github.com/citation-style-language/schema/raw/master/csl-citation.json"} </w:instrText>
      </w:r>
      <w:r w:rsidR="000D13D6">
        <w:rPr>
          <w:rFonts w:ascii="Times New Roman" w:hAnsi="Times New Roman" w:cs="Times New Roman"/>
          <w:sz w:val="24"/>
          <w:szCs w:val="24"/>
        </w:rPr>
        <w:fldChar w:fldCharType="separate"/>
      </w:r>
      <w:r w:rsidR="000D13D6" w:rsidRPr="000D13D6">
        <w:rPr>
          <w:rFonts w:ascii="Times New Roman" w:hAnsi="Times New Roman" w:cs="Times New Roman"/>
          <w:sz w:val="24"/>
        </w:rPr>
        <w:t>(Godifredo et al., 2023; Kumari et al., 2024)</w:t>
      </w:r>
      <w:r w:rsidR="000D13D6">
        <w:rPr>
          <w:rFonts w:ascii="Times New Roman" w:hAnsi="Times New Roman" w:cs="Times New Roman"/>
          <w:sz w:val="24"/>
          <w:szCs w:val="24"/>
        </w:rPr>
        <w:fldChar w:fldCharType="end"/>
      </w:r>
      <w:r w:rsidRPr="009F4A66">
        <w:rPr>
          <w:rFonts w:ascii="Times New Roman" w:hAnsi="Times New Roman" w:cs="Times New Roman"/>
          <w:sz w:val="24"/>
          <w:szCs w:val="24"/>
        </w:rPr>
        <w:t>.</w:t>
      </w:r>
    </w:p>
    <w:p w14:paraId="56D52CE7" w14:textId="2538C612" w:rsidR="009F4A66" w:rsidRDefault="0044215E" w:rsidP="009F4A66">
      <w:pPr>
        <w:ind w:firstLine="360"/>
        <w:jc w:val="both"/>
        <w:rPr>
          <w:rFonts w:ascii="Times New Roman" w:hAnsi="Times New Roman" w:cs="Times New Roman"/>
          <w:sz w:val="24"/>
          <w:szCs w:val="24"/>
        </w:rPr>
      </w:pPr>
      <w:r w:rsidRPr="009F4A66">
        <w:rPr>
          <w:rFonts w:ascii="Times New Roman" w:hAnsi="Times New Roman" w:cs="Times New Roman"/>
          <w:sz w:val="24"/>
          <w:szCs w:val="24"/>
        </w:rPr>
        <w:t>Zeolites also play a vital role in air pollution control, particularly in the adsorption and catalytic oxidation of volatile organic compounds (VOCs) and gaseous pollutants. The microporous network and hydrophobic characteristics of high-silica zeolites enable the effective capture of VOCs, including benzene, toluene, and formaldehyde, even at low concentrations</w:t>
      </w:r>
      <w:r w:rsidR="007E22ED">
        <w:rPr>
          <w:rFonts w:ascii="Times New Roman" w:hAnsi="Times New Roman" w:cs="Times New Roman"/>
          <w:sz w:val="24"/>
          <w:szCs w:val="24"/>
        </w:rPr>
        <w:t xml:space="preserve"> </w:t>
      </w:r>
      <w:r w:rsidR="00206E00">
        <w:rPr>
          <w:rFonts w:ascii="Times New Roman" w:hAnsi="Times New Roman" w:cs="Times New Roman"/>
          <w:sz w:val="24"/>
          <w:szCs w:val="24"/>
        </w:rPr>
        <w:fldChar w:fldCharType="begin"/>
      </w:r>
      <w:r w:rsidR="00206E00">
        <w:rPr>
          <w:rFonts w:ascii="Times New Roman" w:hAnsi="Times New Roman" w:cs="Times New Roman"/>
          <w:sz w:val="24"/>
          <w:szCs w:val="24"/>
        </w:rPr>
        <w:instrText xml:space="preserve"> ADDIN ZOTERO_ITEM CSL_CITATION {"citationID":"9ZGqTa6L","properties":{"formattedCitation":"(Qiu et al., 2024; Xue &amp; Yang, 2021)","plainCitation":"(Qiu et al., 2024; Xue &amp; Yang, 2021)","noteIndex":0},"citationItems":[{"id":647,"uris":["http://zotero.org/users/local/JOPSRQaa/items/RE8E2GE2"],"itemData":{"id":647,"type":"article-journal","container-title":"Chemcatchem","DOI":"10.1002/cctc.202401443","language":"en","title":"Zeolite‐based Materials for Catalytic Oxidation of Volatile Organic Compounds","author":[{"family":"Qiu","given":"S."},{"family":"Lü","given":"W."},{"family":"Zeng","given":"Z."},{"family":"Su","given":"X."},{"family":"Lai","given":"Y."},{"family":"Liu","given":"X."},{"family":"Gao","given":"X."},{"family":"Kawi","given":"S."}],"issued":{"date-parts":[["2024"]]}}},{"id":644,"uris":["http://zotero.org/users/local/JOPSRQaa/items/CJNRNR3J"],"itemData":{"id":644,"type":"article-journal","container-title":"Frontiers in Chemistry","DOI":"10.3389/FCHEM.2021.751581","language":"en","page":"751581","title":"Zeolite-Based Materials for the Catalytic Oxidation of VOCs: A Mini Review","volume":"9","author":[{"family":"Xue","given":"T."},{"family":"Yang","given":"L."}],"issued":{"date-parts":[["2021"]]}}}],"schema":"https://github.com/citation-style-language/schema/raw/master/csl-citation.json"} </w:instrText>
      </w:r>
      <w:r w:rsidR="00206E00">
        <w:rPr>
          <w:rFonts w:ascii="Times New Roman" w:hAnsi="Times New Roman" w:cs="Times New Roman"/>
          <w:sz w:val="24"/>
          <w:szCs w:val="24"/>
        </w:rPr>
        <w:fldChar w:fldCharType="separate"/>
      </w:r>
      <w:r w:rsidR="00206E00" w:rsidRPr="00206E00">
        <w:rPr>
          <w:rFonts w:ascii="Times New Roman" w:hAnsi="Times New Roman" w:cs="Times New Roman"/>
          <w:sz w:val="24"/>
        </w:rPr>
        <w:t>(Qiu et al., 2024; Xue &amp; Yang, 2021)</w:t>
      </w:r>
      <w:r w:rsidR="00206E00">
        <w:rPr>
          <w:rFonts w:ascii="Times New Roman" w:hAnsi="Times New Roman" w:cs="Times New Roman"/>
          <w:sz w:val="24"/>
          <w:szCs w:val="24"/>
        </w:rPr>
        <w:fldChar w:fldCharType="end"/>
      </w:r>
      <w:r w:rsidRPr="009F4A66">
        <w:rPr>
          <w:rFonts w:ascii="Times New Roman" w:hAnsi="Times New Roman" w:cs="Times New Roman"/>
          <w:sz w:val="24"/>
          <w:szCs w:val="24"/>
        </w:rPr>
        <w:t>. Furthermore, metal-exchanged zeolites, such as Cu- and Fe-zeolites, serve as active catalysts for the selective catalytic reduction (SCR) of nitrogen oxides (NOₓ), a major contributor to air pollution and acid rain. These catalysts offer high efficiency, thermal stability, and resistance to poisoning, rendering them integral components in automotive exhaust after-treatment systems and industrial emission control technologies</w:t>
      </w:r>
      <w:r w:rsidR="00206E00">
        <w:rPr>
          <w:rFonts w:ascii="Times New Roman" w:hAnsi="Times New Roman" w:cs="Times New Roman"/>
          <w:sz w:val="24"/>
          <w:szCs w:val="24"/>
        </w:rPr>
        <w:t xml:space="preserve"> </w:t>
      </w:r>
      <w:r w:rsidR="00206E00">
        <w:rPr>
          <w:rFonts w:ascii="Times New Roman" w:hAnsi="Times New Roman" w:cs="Times New Roman"/>
          <w:sz w:val="24"/>
          <w:szCs w:val="24"/>
        </w:rPr>
        <w:fldChar w:fldCharType="begin"/>
      </w:r>
      <w:r w:rsidR="00206E00">
        <w:rPr>
          <w:rFonts w:ascii="Times New Roman" w:hAnsi="Times New Roman" w:cs="Times New Roman"/>
          <w:sz w:val="24"/>
          <w:szCs w:val="24"/>
        </w:rPr>
        <w:instrText xml:space="preserve"> ADDIN ZOTERO_ITEM CSL_CITATION {"citationID":"IWeMDrYX","properties":{"formattedCitation":"(Xue &amp; Yang, 2021; Zaitan et al., 2016)","plainCitation":"(Xue &amp; Yang, 2021; Zaitan et al., 2016)","noteIndex":0},"citationItems":[{"id":644,"uris":["http://zotero.org/users/local/JOPSRQaa/items/CJNRNR3J"],"itemData":{"id":644,"type":"article-journal","container-title":"Frontiers in Chemistry","DOI":"10.3389/FCHEM.2021.751581","language":"en","page":"751581","title":"Zeolite-Based Materials for the Catalytic Oxidation of VOCs: A Mini Review","volume":"9","author":[{"family":"Xue","given":"T."},{"family":"Yang","given":"L."}],"issued":{"date-parts":[["2021"]]}}},{"id":645,"uris":["http://zotero.org/users/local/JOPSRQaa/items/AY6PDXLH"],"itemData":{"id":645,"type":"article-journal","container-title":"Journal of Environmental Sciences-China","DOI":"10.1016/J.JES.2015.05.021","issue":"3","language":"en","page":"59–68","title":"Application of high silica zeolite ZSM-5 in a hybrid treatment process based on sequential adsorption and ozonation for VOCs elimination","volume":"41","author":[{"family":"Zaitan","given":"H."},{"family":"Manero","given":"M.-H."},{"family":"Valdés","given":"H."}],"issued":{"date-parts":[["2016"]]}}}],"schema":"https://github.com/citation-style-language/schema/raw/master/csl-citation.json"} </w:instrText>
      </w:r>
      <w:r w:rsidR="00206E00">
        <w:rPr>
          <w:rFonts w:ascii="Times New Roman" w:hAnsi="Times New Roman" w:cs="Times New Roman"/>
          <w:sz w:val="24"/>
          <w:szCs w:val="24"/>
        </w:rPr>
        <w:fldChar w:fldCharType="separate"/>
      </w:r>
      <w:r w:rsidR="00206E00" w:rsidRPr="00206E00">
        <w:rPr>
          <w:rFonts w:ascii="Times New Roman" w:hAnsi="Times New Roman" w:cs="Times New Roman"/>
          <w:sz w:val="24"/>
        </w:rPr>
        <w:t>(Xue &amp; Yang, 2021; Zaitan et al., 2016)</w:t>
      </w:r>
      <w:r w:rsidR="00206E00">
        <w:rPr>
          <w:rFonts w:ascii="Times New Roman" w:hAnsi="Times New Roman" w:cs="Times New Roman"/>
          <w:sz w:val="24"/>
          <w:szCs w:val="24"/>
        </w:rPr>
        <w:fldChar w:fldCharType="end"/>
      </w:r>
      <w:r w:rsidR="009F4A66">
        <w:rPr>
          <w:rFonts w:ascii="Times New Roman" w:hAnsi="Times New Roman" w:cs="Times New Roman"/>
          <w:sz w:val="24"/>
          <w:szCs w:val="24"/>
        </w:rPr>
        <w:t>.</w:t>
      </w:r>
    </w:p>
    <w:p w14:paraId="329C8177" w14:textId="5EA33524" w:rsidR="009F4A66" w:rsidRDefault="0044215E" w:rsidP="009F4A66">
      <w:pPr>
        <w:ind w:firstLine="360"/>
        <w:jc w:val="both"/>
        <w:rPr>
          <w:rFonts w:ascii="Times New Roman" w:hAnsi="Times New Roman" w:cs="Times New Roman"/>
          <w:sz w:val="24"/>
          <w:szCs w:val="24"/>
        </w:rPr>
      </w:pPr>
      <w:r w:rsidRPr="009F4A66">
        <w:rPr>
          <w:rFonts w:ascii="Times New Roman" w:hAnsi="Times New Roman" w:cs="Times New Roman"/>
          <w:sz w:val="24"/>
          <w:szCs w:val="24"/>
        </w:rPr>
        <w:t>Another rapidly growing area of environmental application is the use of zeolites for greenhouse gas mitigation, particularly carbon dioxide (CO₂) capture. Zeolites exhibit competitive CO₂ ads</w:t>
      </w:r>
      <w:bookmarkStart w:id="0" w:name="_GoBack"/>
      <w:bookmarkEnd w:id="0"/>
      <w:r w:rsidRPr="009F4A66">
        <w:rPr>
          <w:rFonts w:ascii="Times New Roman" w:hAnsi="Times New Roman" w:cs="Times New Roman"/>
          <w:sz w:val="24"/>
          <w:szCs w:val="24"/>
        </w:rPr>
        <w:t>orption capacities due to their high surface area, tunable pore sizes, and adjustable framework polarity</w:t>
      </w:r>
      <w:r w:rsidR="009B06E9">
        <w:rPr>
          <w:rFonts w:ascii="Times New Roman" w:hAnsi="Times New Roman" w:cs="Times New Roman"/>
          <w:sz w:val="24"/>
          <w:szCs w:val="24"/>
        </w:rPr>
        <w:t xml:space="preserve"> </w:t>
      </w:r>
      <w:r w:rsidR="00130846">
        <w:rPr>
          <w:rFonts w:ascii="Times New Roman" w:hAnsi="Times New Roman" w:cs="Times New Roman"/>
          <w:sz w:val="24"/>
          <w:szCs w:val="24"/>
        </w:rPr>
        <w:fldChar w:fldCharType="begin"/>
      </w:r>
      <w:r w:rsidR="00130846">
        <w:rPr>
          <w:rFonts w:ascii="Times New Roman" w:hAnsi="Times New Roman" w:cs="Times New Roman"/>
          <w:sz w:val="24"/>
          <w:szCs w:val="24"/>
        </w:rPr>
        <w:instrText xml:space="preserve"> ADDIN ZOTERO_ITEM CSL_CITATION {"citationID":"R4nWnqX3","properties":{"formattedCitation":"(Boer et al., 2023; Xia et al., 2011)","plainCitation":"(Boer et al., 2023; Xia et al., 2011)","noteIndex":0},"citationItems":[{"id":562,"uris":["http://zotero.org/users/local/JOPSRQaa/items/WE67JGZF"],"itemData":{"id":562,"type":"article-journal","container-title":"ACS Applied Energy Materials","DOI":"10.1021/acsaem.2c03605","issue":"5","language":"en","page":"2634–2656","title":"Zeolites as Selective Adsorbents for CO2 Separation","volume":"6","author":[{"family":"Boer","given":"D.G."},{"family":"Langerak","given":"J."},{"family":"Pescarmona","given":"P.P."}],"issued":{"date-parts":[["2023"]]}}},{"id":651,"uris":["http://zotero.org/users/local/JOPSRQaa/items/VP75NUFD"],"itemData":{"id":651,"type":"article-journal","container-title":"Advanced Energy Materials","DOI":"10.1002/AENM.201100061","issue":"4","language":"en","page":"678–683","title":"Superior CO2 Adsorption Capacity on N‐doped, High‐Surface‐Area, Microporous Carbons Templated from Zeolite","volume":"1","author":[{"family":"Xia","given":"Y."},{"family":"Mokaya","given":"R."},{"family":"Walker","given":"G.S."},{"family":"Zhu","given":"Y."}],"issued":{"date-parts":[["2011"]]}}}],"schema":"https://github.com/citation-style-language/schema/raw/master/csl-citation.json"} </w:instrText>
      </w:r>
      <w:r w:rsidR="00130846">
        <w:rPr>
          <w:rFonts w:ascii="Times New Roman" w:hAnsi="Times New Roman" w:cs="Times New Roman"/>
          <w:sz w:val="24"/>
          <w:szCs w:val="24"/>
        </w:rPr>
        <w:fldChar w:fldCharType="separate"/>
      </w:r>
      <w:r w:rsidR="00130846" w:rsidRPr="00130846">
        <w:rPr>
          <w:rFonts w:ascii="Times New Roman" w:hAnsi="Times New Roman" w:cs="Times New Roman"/>
          <w:sz w:val="24"/>
        </w:rPr>
        <w:t>(Boer et al., 2023; Xia et al., 2011)</w:t>
      </w:r>
      <w:r w:rsidR="00130846">
        <w:rPr>
          <w:rFonts w:ascii="Times New Roman" w:hAnsi="Times New Roman" w:cs="Times New Roman"/>
          <w:sz w:val="24"/>
          <w:szCs w:val="24"/>
        </w:rPr>
        <w:fldChar w:fldCharType="end"/>
      </w:r>
      <w:r w:rsidR="00130846">
        <w:rPr>
          <w:rFonts w:ascii="Times New Roman" w:hAnsi="Times New Roman" w:cs="Times New Roman"/>
          <w:sz w:val="24"/>
          <w:szCs w:val="24"/>
        </w:rPr>
        <w:t>.</w:t>
      </w:r>
      <w:r w:rsidRPr="009F4A66">
        <w:rPr>
          <w:rFonts w:ascii="Times New Roman" w:hAnsi="Times New Roman" w:cs="Times New Roman"/>
          <w:sz w:val="24"/>
          <w:szCs w:val="24"/>
        </w:rPr>
        <w:t xml:space="preserve"> Amine-functionalized zeolites, in particular, display enhanced CO₂ capture performance under both dry and humid conditions, overcoming limitations typically faced by purely physical adsorbents. Their potential integration into carbon capture and storage (CCS) systems offers promising pathways to reduce anthropogenic CO₂ emissions and combat climate change</w:t>
      </w:r>
      <w:r w:rsidR="00130846">
        <w:rPr>
          <w:rFonts w:ascii="Times New Roman" w:hAnsi="Times New Roman" w:cs="Times New Roman"/>
          <w:sz w:val="24"/>
          <w:szCs w:val="24"/>
        </w:rPr>
        <w:t xml:space="preserve"> </w:t>
      </w:r>
      <w:r w:rsidR="00130846">
        <w:rPr>
          <w:rFonts w:ascii="Times New Roman" w:hAnsi="Times New Roman" w:cs="Times New Roman"/>
          <w:sz w:val="24"/>
          <w:szCs w:val="24"/>
        </w:rPr>
        <w:fldChar w:fldCharType="begin"/>
      </w:r>
      <w:r w:rsidR="00130846">
        <w:rPr>
          <w:rFonts w:ascii="Times New Roman" w:hAnsi="Times New Roman" w:cs="Times New Roman"/>
          <w:sz w:val="24"/>
          <w:szCs w:val="24"/>
        </w:rPr>
        <w:instrText xml:space="preserve"> ADDIN ZOTERO_ITEM CSL_CITATION {"citationID":"HXxd8RJA","properties":{"formattedCitation":"(Bahmanzadegan &amp; Ghaemi, 2023; Kwon et al., 2022; Nguyen et al., 2016)","plainCitation":"(Bahmanzadegan &amp; Ghaemi, 2023; Kwon et al., 2022; Nguyen et al., 2016)","noteIndex":0},"citationItems":[{"id":648,"uris":["http://zotero.org/users/local/JOPSRQaa/items/8BS543YF"],"itemData":{"id":648,"type":"chapter","container-title":"Case Studies in Chemical and Environmental Engineering","language":"en","note":"DOI: 10.1016/j.cscee.2023.100564","title":"Modification and functionalization of zeolites to improve the efficiency of CO2 adsorption: A review","author":[{"family":"Bahmanzadegan","given":"F."},{"family":"Ghaemi","given":"A."}],"issued":{"date-parts":[["2023"]]}}},{"id":602,"uris":["http://zotero.org/users/local/JOPSRQaa/items/I3DUEUHB"],"itemData":{"id":602,"type":"article-journal","container-title":"Journal of CO2 Utilization","DOI":"10.1016/j.jcou.2022.102064","language":"en","page":"102064","title":"Tailoring the CO2 selective adsorption properties of MOR zeolites by post functionalization","volume":"62","author":[{"family":"Kwon","given":"D."},{"family":"Numan","given":"M."},{"family":"Kim","given":"J."},{"family":"Yilmaz","given":"M."},{"family":"Park","given":"S.-E."},{"family":"Ihee","given":"H."},{"family":"Jo","given":"C.S."}],"issued":{"date-parts":[["2022"]]}}},{"id":604,"uris":["http://zotero.org/users/local/JOPSRQaa/items/JDM3RSKG"],"itemData":{"id":604,"type":"article-journal","container-title":"Chemsuschem","DOI":"10.1002/CSSC.201600004","issue":"5","language":"en","page":"455–461","title":"Hierarchical Zeolites with Amine-Functionalized Mesoporous Domains for Carbon Dioxide Capture","volume":"9","author":[{"family":"Nguyen","given":"T.H."},{"family":"Kim","given":"S."},{"family":"Yoon","given":"M."},{"family":"Bae","given":"T.-H."}],"issued":{"date-parts":[["2016"]]}}}],"schema":"https://github.com/citation-style-language/schema/raw/master/csl-citation.json"} </w:instrText>
      </w:r>
      <w:r w:rsidR="00130846">
        <w:rPr>
          <w:rFonts w:ascii="Times New Roman" w:hAnsi="Times New Roman" w:cs="Times New Roman"/>
          <w:sz w:val="24"/>
          <w:szCs w:val="24"/>
        </w:rPr>
        <w:fldChar w:fldCharType="separate"/>
      </w:r>
      <w:r w:rsidR="00130846" w:rsidRPr="00130846">
        <w:rPr>
          <w:rFonts w:ascii="Times New Roman" w:hAnsi="Times New Roman" w:cs="Times New Roman"/>
          <w:sz w:val="24"/>
        </w:rPr>
        <w:t>(Bahmanzadegan &amp; Ghaemi, 2023; Kwon et al., 2022; Nguyen et al., 2016)</w:t>
      </w:r>
      <w:r w:rsidR="00130846">
        <w:rPr>
          <w:rFonts w:ascii="Times New Roman" w:hAnsi="Times New Roman" w:cs="Times New Roman"/>
          <w:sz w:val="24"/>
          <w:szCs w:val="24"/>
        </w:rPr>
        <w:fldChar w:fldCharType="end"/>
      </w:r>
      <w:r w:rsidRPr="009F4A66">
        <w:rPr>
          <w:rFonts w:ascii="Times New Roman" w:hAnsi="Times New Roman" w:cs="Times New Roman"/>
          <w:sz w:val="24"/>
          <w:szCs w:val="24"/>
        </w:rPr>
        <w:t>.</w:t>
      </w:r>
    </w:p>
    <w:p w14:paraId="53984FD9" w14:textId="0DD6A84B" w:rsidR="009F4A66" w:rsidRDefault="0044215E" w:rsidP="009F4A66">
      <w:pPr>
        <w:ind w:firstLine="360"/>
        <w:jc w:val="both"/>
        <w:rPr>
          <w:rFonts w:ascii="Times New Roman" w:hAnsi="Times New Roman" w:cs="Times New Roman"/>
          <w:sz w:val="24"/>
          <w:szCs w:val="24"/>
        </w:rPr>
      </w:pPr>
      <w:r w:rsidRPr="009F4A66">
        <w:rPr>
          <w:rFonts w:ascii="Times New Roman" w:hAnsi="Times New Roman" w:cs="Times New Roman"/>
          <w:sz w:val="24"/>
          <w:szCs w:val="24"/>
        </w:rPr>
        <w:t>In solid waste management, zeolites are increasingly being utilized for the immobilization and stabilization of hazardous materials. Their ion-exchange ability and structural robustness enable zeolites to sequester radioactive isotopes (e.g., Cs⁺, Sr²⁺) and heavy metals within stable matrices, reducing leachability and environmental risks</w:t>
      </w:r>
      <w:r w:rsidR="00130846">
        <w:rPr>
          <w:rFonts w:ascii="Times New Roman" w:hAnsi="Times New Roman" w:cs="Times New Roman"/>
          <w:sz w:val="24"/>
          <w:szCs w:val="24"/>
        </w:rPr>
        <w:t xml:space="preserve"> </w:t>
      </w:r>
      <w:r w:rsidR="00340A6B">
        <w:rPr>
          <w:rFonts w:ascii="Times New Roman" w:hAnsi="Times New Roman" w:cs="Times New Roman"/>
          <w:sz w:val="24"/>
          <w:szCs w:val="24"/>
        </w:rPr>
        <w:fldChar w:fldCharType="begin"/>
      </w:r>
      <w:r w:rsidR="00340A6B">
        <w:rPr>
          <w:rFonts w:ascii="Times New Roman" w:hAnsi="Times New Roman" w:cs="Times New Roman"/>
          <w:sz w:val="24"/>
          <w:szCs w:val="24"/>
        </w:rPr>
        <w:instrText xml:space="preserve"> ADDIN ZOTERO_ITEM CSL_CITATION {"citationID":"8lxWsTl8","properties":{"formattedCitation":"(Lang et al., 2024; Senila &amp; Cadar, 2024; Zhang et al., 2024)","plainCitation":"(Lang et al., 2024; Senila &amp; Cadar, 2024; Zhang et al., 2024)","noteIndex":0},"citationItems":[{"id":597,"uris":["http://zotero.org/users/local/JOPSRQaa/items/F8E6XGZA"],"itemData":{"id":597,"type":"document","language":"no","note":"DOI: 10.1016/j.greenca.2024.02.007","title":"Zeolites for the environment","URL":"https://doi.org/10.1016/j.greenca.2024.02.007","author":[{"family":"Lang","given":"Q."},{"family":"Lu","given":"P."},{"family":"Yang","given":"X."},{"family":"Valtchev","given":"V."}],"issued":{"date-parts":[["2024"]]}}},{"id":633,"uris":["http://zotero.org/users/local/JOPSRQaa/items/SCZWCHT4"],"itemData":{"id":633,"type":"article-journal","container-title":"Heliyon","DOI":"10.1016/j.heliyon.2024.e25303","language":"en","title":"Modification of natural zeolites and their applications for heavy metal removal from polluted environments: Challenges, recent advances, and perspectives","URL":"https://doi.org/10.1016/j.heliyon.2024.e25303","volume":"10","author":[{"family":"Senila","given":"M."},{"family":"Cadar","given":"O."}],"issued":{"date-parts":[["2024"]]}}},{"id":657,"uris":["http://zotero.org/users/local/JOPSRQaa/items/66T8ZKZI"],"itemData":{"id":657,"type":"article-journal","container-title":"Catalysts","DOI":"10.3390/catal14100734","issue":"10","language":"en","page":"734","title":"Recent Progress on the Synthesis and Applications of Zeolites from Industrial Solid Wastes","volume":"14","author":[{"family":"Zhang","given":"W."},{"family":"Zhang","given":"T."},{"family":"Lv","given":"Y."},{"family":"Wang","given":"J."},{"family":"Gao","given":"X."},{"family":"Gu","given":"Z."},{"family":"Li","given":"S."},{"family":"Ao","given":"H."},{"family":"Fang","given":"D."}],"issued":{"date-parts":[["2024"]]}}}],"schema":"https://github.com/citation-style-language/schema/raw/master/csl-citation.json"} </w:instrText>
      </w:r>
      <w:r w:rsidR="00340A6B">
        <w:rPr>
          <w:rFonts w:ascii="Times New Roman" w:hAnsi="Times New Roman" w:cs="Times New Roman"/>
          <w:sz w:val="24"/>
          <w:szCs w:val="24"/>
        </w:rPr>
        <w:fldChar w:fldCharType="separate"/>
      </w:r>
      <w:r w:rsidR="00340A6B" w:rsidRPr="00340A6B">
        <w:rPr>
          <w:rFonts w:ascii="Times New Roman" w:hAnsi="Times New Roman" w:cs="Times New Roman"/>
          <w:sz w:val="24"/>
        </w:rPr>
        <w:t>(Lang et al., 2024; Senila &amp; Cadar, 2024; Zhang et al., 2024)</w:t>
      </w:r>
      <w:r w:rsidR="00340A6B">
        <w:rPr>
          <w:rFonts w:ascii="Times New Roman" w:hAnsi="Times New Roman" w:cs="Times New Roman"/>
          <w:sz w:val="24"/>
          <w:szCs w:val="24"/>
        </w:rPr>
        <w:fldChar w:fldCharType="end"/>
      </w:r>
      <w:r w:rsidRPr="009F4A66">
        <w:rPr>
          <w:rFonts w:ascii="Times New Roman" w:hAnsi="Times New Roman" w:cs="Times New Roman"/>
          <w:sz w:val="24"/>
          <w:szCs w:val="24"/>
        </w:rPr>
        <w:t>. Additionally, zeolites derived from industrial by-products (e.g., fly ash, slags) represent a sustainable approach to valorize waste streams while addressing environmental contamination</w:t>
      </w:r>
      <w:r w:rsidR="00D03791">
        <w:rPr>
          <w:rFonts w:ascii="Times New Roman" w:hAnsi="Times New Roman" w:cs="Times New Roman"/>
          <w:sz w:val="24"/>
          <w:szCs w:val="24"/>
        </w:rPr>
        <w:t xml:space="preserve"> </w:t>
      </w:r>
      <w:r w:rsidR="00340A6B">
        <w:rPr>
          <w:rFonts w:ascii="Times New Roman" w:hAnsi="Times New Roman" w:cs="Times New Roman"/>
          <w:sz w:val="24"/>
          <w:szCs w:val="24"/>
        </w:rPr>
        <w:fldChar w:fldCharType="begin"/>
      </w:r>
      <w:r w:rsidR="00340A6B">
        <w:rPr>
          <w:rFonts w:ascii="Times New Roman" w:hAnsi="Times New Roman" w:cs="Times New Roman"/>
          <w:sz w:val="24"/>
          <w:szCs w:val="24"/>
        </w:rPr>
        <w:instrText xml:space="preserve"> ADDIN ZOTERO_ITEM CSL_CITATION {"citationID":"an9uHjdT","properties":{"formattedCitation":"(Pabalan &amp; Bertetti, 2001; Rhodes, 2010)","plainCitation":"(Pabalan &amp; Bertetti, 2001; Rhodes, 2010)","noteIndex":0},"citationItems":[{"id":629,"uris":["http://zotero.org/users/local/JOPSRQaa/items/FY2TZICD"],"itemData":{"id":629,"type":"article-journal","container-title":"Reviews in Mineralogy &amp; Geochemistry","DOI":"10.2138/RMG.2001.45.14","issue":"1","language":"en","page":"453–518","title":"Cation-Exchange Properties of Natural Zeolites","volume":"45","author":[{"family":"Pabalan","given":"R.T."},{"family":"Bertetti","given":"F.P."}],"issued":{"date-parts":[["2001"]]}}},{"id":654,"uris":["http://zotero.org/users/local/JOPSRQaa/items/B79TI32M"],"itemData":{"id":654,"type":"article-journal","container-title":"Science Progress","DOI":"10.3184/003685010X12800828155007","issue":"3","language":"nl","page":"223–284","title":"Properties and applications of zeolites","volume":"93","author":[{"family":"Rhodes","given":"C.J."}],"issued":{"date-parts":[["2010"]]}}}],"schema":"https://github.com/citation-style-language/schema/raw/master/csl-citation.json"} </w:instrText>
      </w:r>
      <w:r w:rsidR="00340A6B">
        <w:rPr>
          <w:rFonts w:ascii="Times New Roman" w:hAnsi="Times New Roman" w:cs="Times New Roman"/>
          <w:sz w:val="24"/>
          <w:szCs w:val="24"/>
        </w:rPr>
        <w:fldChar w:fldCharType="separate"/>
      </w:r>
      <w:r w:rsidR="00340A6B" w:rsidRPr="00340A6B">
        <w:rPr>
          <w:rFonts w:ascii="Times New Roman" w:hAnsi="Times New Roman" w:cs="Times New Roman"/>
          <w:sz w:val="24"/>
        </w:rPr>
        <w:t>(Pabalan &amp; Bertetti, 2001; Rhodes, 2010)</w:t>
      </w:r>
      <w:r w:rsidR="00340A6B">
        <w:rPr>
          <w:rFonts w:ascii="Times New Roman" w:hAnsi="Times New Roman" w:cs="Times New Roman"/>
          <w:sz w:val="24"/>
          <w:szCs w:val="24"/>
        </w:rPr>
        <w:fldChar w:fldCharType="end"/>
      </w:r>
      <w:r w:rsidRPr="009F4A66">
        <w:rPr>
          <w:rFonts w:ascii="Times New Roman" w:hAnsi="Times New Roman" w:cs="Times New Roman"/>
          <w:sz w:val="24"/>
          <w:szCs w:val="24"/>
        </w:rPr>
        <w:t>.</w:t>
      </w:r>
    </w:p>
    <w:p w14:paraId="0437A660" w14:textId="385297DA" w:rsidR="00A50ECB" w:rsidRPr="009F4A66" w:rsidRDefault="0044215E" w:rsidP="009F4A66">
      <w:pPr>
        <w:ind w:firstLine="360"/>
        <w:jc w:val="both"/>
        <w:rPr>
          <w:rFonts w:ascii="Times New Roman" w:hAnsi="Times New Roman" w:cs="Times New Roman"/>
          <w:sz w:val="24"/>
          <w:szCs w:val="24"/>
        </w:rPr>
      </w:pPr>
      <w:r w:rsidRPr="009F4A66">
        <w:rPr>
          <w:rFonts w:ascii="Times New Roman" w:hAnsi="Times New Roman" w:cs="Times New Roman"/>
          <w:sz w:val="24"/>
          <w:szCs w:val="24"/>
        </w:rPr>
        <w:lastRenderedPageBreak/>
        <w:t>In summary, the versatility, tunability, and sustainability of zeolitic materials underpin their broad applicability in environmental technologies. Advances in zeolite engineering—such as hierarchical structuring, functionalization, and hybrid material development—have significantly expanded their capabilities beyond traditional uses. As environmental regulations tighten and the demand for greener, more efficient remediation technologies grows, zeolites are poised to play an increasingly central role in ensuring environmental protection and resource recovery for a sustainable future</w:t>
      </w:r>
    </w:p>
    <w:p w14:paraId="090BEFE6" w14:textId="1D68D8E2" w:rsidR="00BD6BFB" w:rsidRDefault="00F15093" w:rsidP="00413FD2">
      <w:pPr>
        <w:pStyle w:val="ListParagraph"/>
        <w:numPr>
          <w:ilvl w:val="0"/>
          <w:numId w:val="1"/>
        </w:numPr>
        <w:ind w:left="360"/>
        <w:jc w:val="both"/>
        <w:rPr>
          <w:rFonts w:ascii="Times New Roman" w:hAnsi="Times New Roman" w:cs="Times New Roman"/>
          <w:sz w:val="24"/>
          <w:szCs w:val="24"/>
        </w:rPr>
      </w:pPr>
      <w:r>
        <w:rPr>
          <w:rFonts w:ascii="Times New Roman" w:hAnsi="Times New Roman" w:cs="Times New Roman"/>
          <w:sz w:val="24"/>
          <w:szCs w:val="24"/>
        </w:rPr>
        <w:t>REFERENCES</w:t>
      </w:r>
    </w:p>
    <w:p w14:paraId="5BEBF22C" w14:textId="77777777" w:rsidR="009F4157" w:rsidRPr="009F4157" w:rsidRDefault="00F15093" w:rsidP="009F4157">
      <w:pPr>
        <w:pStyle w:val="Bibliography"/>
        <w:spacing w:line="276" w:lineRule="auto"/>
        <w:contextualSpacing/>
        <w:jc w:val="both"/>
        <w:rPr>
          <w:rFonts w:ascii="Calibri" w:hAnsi="Calibri" w:cs="Calibri"/>
        </w:rPr>
      </w:pPr>
      <w:r>
        <w:fldChar w:fldCharType="begin"/>
      </w:r>
      <w:r w:rsidR="009F4157">
        <w:instrText xml:space="preserve"> ADDIN ZOTERO_BIBL {"uncited":[],"omitted":[],"custom":[]} CSL_BIBLIOGRAPHY </w:instrText>
      </w:r>
      <w:r>
        <w:fldChar w:fldCharType="separate"/>
      </w:r>
      <w:r w:rsidR="009F4157" w:rsidRPr="009F4157">
        <w:rPr>
          <w:rFonts w:ascii="Calibri" w:hAnsi="Calibri" w:cs="Calibri"/>
        </w:rPr>
        <w:t xml:space="preserve">Abdelwahab, O., &amp; Thabet, W. M. (2023). Natural zeolites and zeolite composites for heavy metal removal from contaminated water and their applications in aquaculture Systems: A review. </w:t>
      </w:r>
      <w:r w:rsidR="009F4157" w:rsidRPr="009F4157">
        <w:rPr>
          <w:rFonts w:ascii="Calibri" w:hAnsi="Calibri" w:cs="Calibri"/>
          <w:i/>
          <w:iCs/>
        </w:rPr>
        <w:t>The Egyptian Journal of Aquatic Research</w:t>
      </w:r>
      <w:r w:rsidR="009F4157" w:rsidRPr="009F4157">
        <w:rPr>
          <w:rFonts w:ascii="Calibri" w:hAnsi="Calibri" w:cs="Calibri"/>
        </w:rPr>
        <w:t>. https://doi.org/10.1016/j.ejar.2023.11.004</w:t>
      </w:r>
    </w:p>
    <w:p w14:paraId="05B6668B"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Bacakova, L., Vandrovcová, M., Kopova, I., &amp; Jirka, I. (2018). Applications of zeolites in biotechnology and medicine – a review. </w:t>
      </w:r>
      <w:r w:rsidRPr="009F4157">
        <w:rPr>
          <w:rFonts w:ascii="Calibri" w:hAnsi="Calibri" w:cs="Calibri"/>
          <w:i/>
          <w:iCs/>
        </w:rPr>
        <w:t>Biomaterials Science</w:t>
      </w:r>
      <w:r w:rsidRPr="009F4157">
        <w:rPr>
          <w:rFonts w:ascii="Calibri" w:hAnsi="Calibri" w:cs="Calibri"/>
        </w:rPr>
        <w:t xml:space="preserve">, </w:t>
      </w:r>
      <w:r w:rsidRPr="009F4157">
        <w:rPr>
          <w:rFonts w:ascii="Calibri" w:hAnsi="Calibri" w:cs="Calibri"/>
          <w:i/>
          <w:iCs/>
        </w:rPr>
        <w:t>6</w:t>
      </w:r>
      <w:r w:rsidRPr="009F4157">
        <w:rPr>
          <w:rFonts w:ascii="Calibri" w:hAnsi="Calibri" w:cs="Calibri"/>
        </w:rPr>
        <w:t>(5), 974–989. https://doi.org/10.1039/C8BM00028J</w:t>
      </w:r>
    </w:p>
    <w:p w14:paraId="41888CD5"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Bahmanzadegan, F., &amp; Ghaemi, A. (2023). Modification and functionalization of zeolites to improve the efficiency of CO2 adsorption: A review. In </w:t>
      </w:r>
      <w:r w:rsidRPr="009F4157">
        <w:rPr>
          <w:rFonts w:ascii="Calibri" w:hAnsi="Calibri" w:cs="Calibri"/>
          <w:i/>
          <w:iCs/>
        </w:rPr>
        <w:t>Case Studies in Chemical and Environmental Engineering</w:t>
      </w:r>
      <w:r w:rsidRPr="009F4157">
        <w:rPr>
          <w:rFonts w:ascii="Calibri" w:hAnsi="Calibri" w:cs="Calibri"/>
        </w:rPr>
        <w:t>. https://doi.org/10.1016/j.cscee.2023.100564</w:t>
      </w:r>
    </w:p>
    <w:p w14:paraId="2E8F92E8"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Bai, R., Song, Y., Li, Y., &amp; Yu, J. (2019). </w:t>
      </w:r>
      <w:r w:rsidRPr="009F4157">
        <w:rPr>
          <w:rFonts w:ascii="Calibri" w:hAnsi="Calibri" w:cs="Calibri"/>
          <w:i/>
          <w:iCs/>
        </w:rPr>
        <w:t>Creating Hierarchical Pores in Zeolite Catalysts</w:t>
      </w:r>
      <w:r w:rsidRPr="009F4157">
        <w:rPr>
          <w:rFonts w:ascii="Calibri" w:hAnsi="Calibri" w:cs="Calibri"/>
        </w:rPr>
        <w:t xml:space="preserve"> (Vol. 1, Issue 6, pp. 601–611). https://doi.org/10.1016/J.TRECHM.2019.05.010</w:t>
      </w:r>
    </w:p>
    <w:p w14:paraId="5503ABB7"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Barquist, K. N. (2009). </w:t>
      </w:r>
      <w:r w:rsidRPr="009F4157">
        <w:rPr>
          <w:rFonts w:ascii="Calibri" w:hAnsi="Calibri" w:cs="Calibri"/>
          <w:i/>
          <w:iCs/>
        </w:rPr>
        <w:t>Synthesis and environmental adsorption applications of functionalized zeolites and iron oxide/zeolite composites</w:t>
      </w:r>
      <w:r w:rsidRPr="009F4157">
        <w:rPr>
          <w:rFonts w:ascii="Calibri" w:hAnsi="Calibri" w:cs="Calibri"/>
        </w:rPr>
        <w:t>. https://doi.org/10.17077/ETD.XZTD7S2G</w:t>
      </w:r>
    </w:p>
    <w:p w14:paraId="08DF78BB"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Bein, T., &amp; Mintova, S. (2005). </w:t>
      </w:r>
      <w:r w:rsidRPr="009F4157">
        <w:rPr>
          <w:rFonts w:ascii="Calibri" w:hAnsi="Calibri" w:cs="Calibri"/>
          <w:i/>
          <w:iCs/>
        </w:rPr>
        <w:t>Advanced applications of zeolites</w:t>
      </w:r>
      <w:r w:rsidRPr="009F4157">
        <w:rPr>
          <w:rFonts w:ascii="Calibri" w:hAnsi="Calibri" w:cs="Calibri"/>
        </w:rPr>
        <w:t xml:space="preserve"> (Vol. 157). Elsevier. https://doi.org/10.1016/S0167-2991(05)80015-1</w:t>
      </w:r>
    </w:p>
    <w:p w14:paraId="00274AF8"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Blay, V., Louis, B., Miravalles, R., Yokoi, T., Peccatiello, K. A., Clough, M., &amp; Yilmaz, B. (2017). Engineering Zeolites for Catalytic Cracking to Light Olefins. </w:t>
      </w:r>
      <w:r w:rsidRPr="009F4157">
        <w:rPr>
          <w:rFonts w:ascii="Calibri" w:hAnsi="Calibri" w:cs="Calibri"/>
          <w:i/>
          <w:iCs/>
        </w:rPr>
        <w:t>ACS Catalysis</w:t>
      </w:r>
      <w:r w:rsidRPr="009F4157">
        <w:rPr>
          <w:rFonts w:ascii="Calibri" w:hAnsi="Calibri" w:cs="Calibri"/>
        </w:rPr>
        <w:t xml:space="preserve">, </w:t>
      </w:r>
      <w:r w:rsidRPr="009F4157">
        <w:rPr>
          <w:rFonts w:ascii="Calibri" w:hAnsi="Calibri" w:cs="Calibri"/>
          <w:i/>
          <w:iCs/>
        </w:rPr>
        <w:t>7</w:t>
      </w:r>
      <w:r w:rsidRPr="009F4157">
        <w:rPr>
          <w:rFonts w:ascii="Calibri" w:hAnsi="Calibri" w:cs="Calibri"/>
        </w:rPr>
        <w:t>(10), 6542–6566. https://doi.org/10.1021/ACSCATAL.7B02011</w:t>
      </w:r>
    </w:p>
    <w:p w14:paraId="7E73C5EF"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Boer, D. G., Langerak, J., &amp; Pescarmona, P. P. (2023). Zeolites as Selective Adsorbents for CO2 Separation. </w:t>
      </w:r>
      <w:r w:rsidRPr="009F4157">
        <w:rPr>
          <w:rFonts w:ascii="Calibri" w:hAnsi="Calibri" w:cs="Calibri"/>
          <w:i/>
          <w:iCs/>
        </w:rPr>
        <w:t>ACS Applied Energy Materials</w:t>
      </w:r>
      <w:r w:rsidRPr="009F4157">
        <w:rPr>
          <w:rFonts w:ascii="Calibri" w:hAnsi="Calibri" w:cs="Calibri"/>
        </w:rPr>
        <w:t xml:space="preserve">, </w:t>
      </w:r>
      <w:r w:rsidRPr="009F4157">
        <w:rPr>
          <w:rFonts w:ascii="Calibri" w:hAnsi="Calibri" w:cs="Calibri"/>
          <w:i/>
          <w:iCs/>
        </w:rPr>
        <w:t>6</w:t>
      </w:r>
      <w:r w:rsidRPr="009F4157">
        <w:rPr>
          <w:rFonts w:ascii="Calibri" w:hAnsi="Calibri" w:cs="Calibri"/>
        </w:rPr>
        <w:t>(5), 2634–2656. https://doi.org/10.1021/acsaem.2c03605</w:t>
      </w:r>
    </w:p>
    <w:p w14:paraId="3A7D6AB8"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Cavuoto, D., Zaccheria, F., &amp; Ravasio, N. (2020). Some Critical Insights into the Synthesis and Applications of Hydrophobic Solid Catalysts. </w:t>
      </w:r>
      <w:r w:rsidRPr="009F4157">
        <w:rPr>
          <w:rFonts w:ascii="Calibri" w:hAnsi="Calibri" w:cs="Calibri"/>
          <w:i/>
          <w:iCs/>
        </w:rPr>
        <w:t>Catalysts</w:t>
      </w:r>
      <w:r w:rsidRPr="009F4157">
        <w:rPr>
          <w:rFonts w:ascii="Calibri" w:hAnsi="Calibri" w:cs="Calibri"/>
        </w:rPr>
        <w:t xml:space="preserve">, </w:t>
      </w:r>
      <w:r w:rsidRPr="009F4157">
        <w:rPr>
          <w:rFonts w:ascii="Calibri" w:hAnsi="Calibri" w:cs="Calibri"/>
          <w:i/>
          <w:iCs/>
        </w:rPr>
        <w:t>10</w:t>
      </w:r>
      <w:r w:rsidRPr="009F4157">
        <w:rPr>
          <w:rFonts w:ascii="Calibri" w:hAnsi="Calibri" w:cs="Calibri"/>
        </w:rPr>
        <w:t>(11), 1337. https://doi.org/10.3390/CATAL10111337</w:t>
      </w:r>
    </w:p>
    <w:p w14:paraId="7873F7AC"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Chaudhary, A. (2017). </w:t>
      </w:r>
      <w:r w:rsidRPr="009F4157">
        <w:rPr>
          <w:rFonts w:ascii="Calibri" w:hAnsi="Calibri" w:cs="Calibri"/>
          <w:i/>
          <w:iCs/>
        </w:rPr>
        <w:t>Zeolites: The Aluminosilicate Framework with Promising Scenarios</w:t>
      </w:r>
      <w:r w:rsidRPr="009F4157">
        <w:rPr>
          <w:rFonts w:ascii="Calibri" w:hAnsi="Calibri" w:cs="Calibri"/>
        </w:rPr>
        <w:t xml:space="preserve"> (Vol. 2, Issue 5). https://doi.org/10.19080/RAPSCI.2017.02.555598</w:t>
      </w:r>
    </w:p>
    <w:p w14:paraId="13F171BB"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Chukanov, N. V., Kazheva, O. N., Chervonnaya, N. A., Varlamov, D. A., Ermolaeva, V. N., Pekov, I. V., &amp; Shilov, G. V. (2020). Ion-exchange properties of the natural zeolite amicite. </w:t>
      </w:r>
      <w:r w:rsidRPr="009F4157">
        <w:rPr>
          <w:rFonts w:ascii="Calibri" w:hAnsi="Calibri" w:cs="Calibri"/>
          <w:i/>
          <w:iCs/>
        </w:rPr>
        <w:t>Macedonian Journal of Chemistry and Chemical Engineering</w:t>
      </w:r>
      <w:r w:rsidRPr="009F4157">
        <w:rPr>
          <w:rFonts w:ascii="Calibri" w:hAnsi="Calibri" w:cs="Calibri"/>
        </w:rPr>
        <w:t xml:space="preserve">, </w:t>
      </w:r>
      <w:r w:rsidRPr="009F4157">
        <w:rPr>
          <w:rFonts w:ascii="Calibri" w:hAnsi="Calibri" w:cs="Calibri"/>
          <w:i/>
          <w:iCs/>
        </w:rPr>
        <w:t>39</w:t>
      </w:r>
      <w:r w:rsidRPr="009F4157">
        <w:rPr>
          <w:rFonts w:ascii="Calibri" w:hAnsi="Calibri" w:cs="Calibri"/>
        </w:rPr>
        <w:t>(2), 207–216. https://doi.org/10.20450/MJCCE.2020.1984</w:t>
      </w:r>
    </w:p>
    <w:p w14:paraId="30A4CA4F"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Dai, H., Wu, J., Zhang, H., Chen, Y., Ma, L., Huang, H., &amp; Zhang, Y. (2020). Recent advances on cellulose nanocrystals for Pickering emulsions: Development and challenge, Trends Food Sci. </w:t>
      </w:r>
      <w:r w:rsidRPr="009F4157">
        <w:rPr>
          <w:rFonts w:ascii="Calibri" w:hAnsi="Calibri" w:cs="Calibri"/>
          <w:i/>
          <w:iCs/>
        </w:rPr>
        <w:t>Technol</w:t>
      </w:r>
      <w:r w:rsidRPr="009F4157">
        <w:rPr>
          <w:rFonts w:ascii="Calibri" w:hAnsi="Calibri" w:cs="Calibri"/>
        </w:rPr>
        <w:t xml:space="preserve">, </w:t>
      </w:r>
      <w:r w:rsidRPr="009F4157">
        <w:rPr>
          <w:rFonts w:ascii="Calibri" w:hAnsi="Calibri" w:cs="Calibri"/>
          <w:i/>
          <w:iCs/>
        </w:rPr>
        <w:t>102</w:t>
      </w:r>
      <w:r w:rsidRPr="009F4157">
        <w:rPr>
          <w:rFonts w:ascii="Calibri" w:hAnsi="Calibri" w:cs="Calibri"/>
        </w:rPr>
        <w:t>, 16–29.</w:t>
      </w:r>
    </w:p>
    <w:p w14:paraId="3CF1F518"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Davis, M. E. (1993). New vistas in zeolite and molecular sieve catalysis. </w:t>
      </w:r>
      <w:r w:rsidRPr="009F4157">
        <w:rPr>
          <w:rFonts w:ascii="Calibri" w:hAnsi="Calibri" w:cs="Calibri"/>
          <w:i/>
          <w:iCs/>
        </w:rPr>
        <w:t>Accounts of Chemical Research</w:t>
      </w:r>
      <w:r w:rsidRPr="009F4157">
        <w:rPr>
          <w:rFonts w:ascii="Calibri" w:hAnsi="Calibri" w:cs="Calibri"/>
        </w:rPr>
        <w:t xml:space="preserve">, </w:t>
      </w:r>
      <w:r w:rsidRPr="009F4157">
        <w:rPr>
          <w:rFonts w:ascii="Calibri" w:hAnsi="Calibri" w:cs="Calibri"/>
          <w:i/>
          <w:iCs/>
        </w:rPr>
        <w:t>26</w:t>
      </w:r>
      <w:r w:rsidRPr="009F4157">
        <w:rPr>
          <w:rFonts w:ascii="Calibri" w:hAnsi="Calibri" w:cs="Calibri"/>
        </w:rPr>
        <w:t>(3), 111–115. https://doi.org/10.1021/AR00027A006</w:t>
      </w:r>
    </w:p>
    <w:p w14:paraId="29545CA2"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lastRenderedPageBreak/>
        <w:t xml:space="preserve">Ding, K., Ding, K., Corma, A., Maciá-Agulló, J. A., Hu, J. G., Krämer, S., Stair, P. C., &amp; Stucky, G. D. (2015). Constructing Hierarchical Porous Zeolites via Kinetic Regulation. </w:t>
      </w:r>
      <w:r w:rsidRPr="009F4157">
        <w:rPr>
          <w:rFonts w:ascii="Calibri" w:hAnsi="Calibri" w:cs="Calibri"/>
          <w:i/>
          <w:iCs/>
        </w:rPr>
        <w:t>Journal of the American Chemical Society</w:t>
      </w:r>
      <w:r w:rsidRPr="009F4157">
        <w:rPr>
          <w:rFonts w:ascii="Calibri" w:hAnsi="Calibri" w:cs="Calibri"/>
        </w:rPr>
        <w:t xml:space="preserve">, </w:t>
      </w:r>
      <w:r w:rsidRPr="009F4157">
        <w:rPr>
          <w:rFonts w:ascii="Calibri" w:hAnsi="Calibri" w:cs="Calibri"/>
          <w:i/>
          <w:iCs/>
        </w:rPr>
        <w:t>137</w:t>
      </w:r>
      <w:r w:rsidRPr="009F4157">
        <w:rPr>
          <w:rFonts w:ascii="Calibri" w:hAnsi="Calibri" w:cs="Calibri"/>
        </w:rPr>
        <w:t>(35), 11238–11241. https://doi.org/10.1021/JACS.5B06791</w:t>
      </w:r>
    </w:p>
    <w:p w14:paraId="24726E32"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Dyer, A. (2005). </w:t>
      </w:r>
      <w:r w:rsidRPr="009F4157">
        <w:rPr>
          <w:rFonts w:ascii="Calibri" w:hAnsi="Calibri" w:cs="Calibri"/>
          <w:i/>
          <w:iCs/>
        </w:rPr>
        <w:t>Ion-exchange properties of zeolites</w:t>
      </w:r>
      <w:r w:rsidRPr="009F4157">
        <w:rPr>
          <w:rFonts w:ascii="Calibri" w:hAnsi="Calibri" w:cs="Calibri"/>
        </w:rPr>
        <w:t xml:space="preserve"> (Vol. 157). Elsevier. https://doi.org/10.1016/S0167-2991(05)80011-4</w:t>
      </w:r>
    </w:p>
    <w:p w14:paraId="54FA489B"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El-Nabarawy, T., &amp; Samra, S. E. (1994). Effect of cation exchange on the sorption properties of zeolites. </w:t>
      </w:r>
      <w:r w:rsidRPr="009F4157">
        <w:rPr>
          <w:rFonts w:ascii="Calibri" w:hAnsi="Calibri" w:cs="Calibri"/>
          <w:i/>
          <w:iCs/>
        </w:rPr>
        <w:t>Adsorption Science &amp; Technology</w:t>
      </w:r>
      <w:r w:rsidRPr="009F4157">
        <w:rPr>
          <w:rFonts w:ascii="Calibri" w:hAnsi="Calibri" w:cs="Calibri"/>
        </w:rPr>
        <w:t xml:space="preserve">, </w:t>
      </w:r>
      <w:r w:rsidRPr="009F4157">
        <w:rPr>
          <w:rFonts w:ascii="Calibri" w:hAnsi="Calibri" w:cs="Calibri"/>
          <w:i/>
          <w:iCs/>
        </w:rPr>
        <w:t>11</w:t>
      </w:r>
      <w:r w:rsidRPr="009F4157">
        <w:rPr>
          <w:rFonts w:ascii="Calibri" w:hAnsi="Calibri" w:cs="Calibri"/>
        </w:rPr>
        <w:t>(1), 51–57. https://doi.org/10.1177/026361749401100105</w:t>
      </w:r>
    </w:p>
    <w:p w14:paraId="20C05759"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Farrusseng, D., &amp; Tuel, A. (2016). Perspectives on zeolite-encapsulated metal nanoparticles and their applications in catalysis. </w:t>
      </w:r>
      <w:r w:rsidRPr="009F4157">
        <w:rPr>
          <w:rFonts w:ascii="Calibri" w:hAnsi="Calibri" w:cs="Calibri"/>
          <w:i/>
          <w:iCs/>
        </w:rPr>
        <w:t>New Journal of Chemistry</w:t>
      </w:r>
      <w:r w:rsidRPr="009F4157">
        <w:rPr>
          <w:rFonts w:ascii="Calibri" w:hAnsi="Calibri" w:cs="Calibri"/>
        </w:rPr>
        <w:t xml:space="preserve">, </w:t>
      </w:r>
      <w:r w:rsidRPr="009F4157">
        <w:rPr>
          <w:rFonts w:ascii="Calibri" w:hAnsi="Calibri" w:cs="Calibri"/>
          <w:i/>
          <w:iCs/>
        </w:rPr>
        <w:t>40</w:t>
      </w:r>
      <w:r w:rsidRPr="009F4157">
        <w:rPr>
          <w:rFonts w:ascii="Calibri" w:hAnsi="Calibri" w:cs="Calibri"/>
        </w:rPr>
        <w:t>(5), 3933–3949. https://doi.org/10.1039/C5NJ02608C</w:t>
      </w:r>
    </w:p>
    <w:p w14:paraId="0DE3C089"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Godifredo, J., Ferrer, J., Seco, A., &amp; Barat, R. (2023). Zeolites for Nitrogen Recovery from the Anaerobic Membrane Bioreactor Permeate: Zeolite Characterization. </w:t>
      </w:r>
      <w:r w:rsidRPr="009F4157">
        <w:rPr>
          <w:rFonts w:ascii="Calibri" w:hAnsi="Calibri" w:cs="Calibri"/>
          <w:i/>
          <w:iCs/>
        </w:rPr>
        <w:t>Water</w:t>
      </w:r>
      <w:r w:rsidRPr="009F4157">
        <w:rPr>
          <w:rFonts w:ascii="Calibri" w:hAnsi="Calibri" w:cs="Calibri"/>
        </w:rPr>
        <w:t xml:space="preserve">, </w:t>
      </w:r>
      <w:r w:rsidRPr="009F4157">
        <w:rPr>
          <w:rFonts w:ascii="Calibri" w:hAnsi="Calibri" w:cs="Calibri"/>
          <w:i/>
          <w:iCs/>
        </w:rPr>
        <w:t>15</w:t>
      </w:r>
      <w:r w:rsidRPr="009F4157">
        <w:rPr>
          <w:rFonts w:ascii="Calibri" w:hAnsi="Calibri" w:cs="Calibri"/>
        </w:rPr>
        <w:t>(6), 1007. https://doi.org/10.3390/w15061007</w:t>
      </w:r>
    </w:p>
    <w:p w14:paraId="755DFB04"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Grifasi, N., Ziantoni, B., Fino, D., &amp; Piumetti, M. (2024). Fundamental properties and sustainable applications of the natural zeolite clinoptilolite. </w:t>
      </w:r>
      <w:r w:rsidRPr="009F4157">
        <w:rPr>
          <w:rFonts w:ascii="Calibri" w:hAnsi="Calibri" w:cs="Calibri"/>
          <w:i/>
          <w:iCs/>
        </w:rPr>
        <w:t>Environmental Science and Pollution Research</w:t>
      </w:r>
      <w:r w:rsidRPr="009F4157">
        <w:rPr>
          <w:rFonts w:ascii="Calibri" w:hAnsi="Calibri" w:cs="Calibri"/>
        </w:rPr>
        <w:t>. https://doi.org/10.1007/s11356-024-33656-5</w:t>
      </w:r>
    </w:p>
    <w:p w14:paraId="3173D1F3"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Huang, T.-Y., Sun, J., Wang, D.-X., &amp; Wang, Q.-Q. (2024). </w:t>
      </w:r>
      <w:r w:rsidRPr="009F4157">
        <w:rPr>
          <w:rFonts w:ascii="Calibri" w:hAnsi="Calibri" w:cs="Calibri"/>
          <w:i/>
          <w:iCs/>
        </w:rPr>
        <w:t>Recent progress in chiral zeolites: Structure, synthesis, characterization and applications</w:t>
      </w:r>
      <w:r w:rsidRPr="009F4157">
        <w:rPr>
          <w:rFonts w:ascii="Calibri" w:hAnsi="Calibri" w:cs="Calibri"/>
        </w:rPr>
        <w:t>. Chinese Chemical Letters. https://doi.org/10.1016/j.cclet.2024.109758</w:t>
      </w:r>
    </w:p>
    <w:p w14:paraId="434A16BE"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Jiang, J., Jiang, J., Jordá, J. L., Díaz-Cabañas, M. J., Yu, J., &amp; Corma, A. (2010). The Synthesis of an Extra‐Large‐Pore Zeolite with Double Three‐Ring Building Units and a Low Framework Density. </w:t>
      </w:r>
      <w:r w:rsidRPr="009F4157">
        <w:rPr>
          <w:rFonts w:ascii="Calibri" w:hAnsi="Calibri" w:cs="Calibri"/>
          <w:i/>
          <w:iCs/>
        </w:rPr>
        <w:t>Angewandte Chemie</w:t>
      </w:r>
      <w:r w:rsidRPr="009F4157">
        <w:rPr>
          <w:rFonts w:ascii="Calibri" w:hAnsi="Calibri" w:cs="Calibri"/>
        </w:rPr>
        <w:t xml:space="preserve">, </w:t>
      </w:r>
      <w:r w:rsidRPr="009F4157">
        <w:rPr>
          <w:rFonts w:ascii="Calibri" w:hAnsi="Calibri" w:cs="Calibri"/>
          <w:i/>
          <w:iCs/>
        </w:rPr>
        <w:t>49</w:t>
      </w:r>
      <w:r w:rsidRPr="009F4157">
        <w:rPr>
          <w:rFonts w:ascii="Calibri" w:hAnsi="Calibri" w:cs="Calibri"/>
        </w:rPr>
        <w:t>(29), 4986–4988. https://doi.org/10.1002/ANIE.201001506</w:t>
      </w:r>
    </w:p>
    <w:p w14:paraId="0C574B19"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Kanan, S. M., &amp; Moyet, M. A. (2021). Fabricated metal zeolites as photocatalysts for the degradation of organic pollutants. </w:t>
      </w:r>
      <w:r w:rsidRPr="009F4157">
        <w:rPr>
          <w:rFonts w:ascii="Calibri" w:hAnsi="Calibri" w:cs="Calibri"/>
          <w:i/>
          <w:iCs/>
        </w:rPr>
        <w:t>Research on Chemical Intermediates</w:t>
      </w:r>
      <w:r w:rsidRPr="009F4157">
        <w:rPr>
          <w:rFonts w:ascii="Calibri" w:hAnsi="Calibri" w:cs="Calibri"/>
        </w:rPr>
        <w:t xml:space="preserve">, </w:t>
      </w:r>
      <w:r w:rsidRPr="009F4157">
        <w:rPr>
          <w:rFonts w:ascii="Calibri" w:hAnsi="Calibri" w:cs="Calibri"/>
          <w:i/>
          <w:iCs/>
        </w:rPr>
        <w:t>47</w:t>
      </w:r>
      <w:r w:rsidRPr="009F4157">
        <w:rPr>
          <w:rFonts w:ascii="Calibri" w:hAnsi="Calibri" w:cs="Calibri"/>
        </w:rPr>
        <w:t>(2), 433–458. https://doi.org/10.1007/S11164-021-04416-8</w:t>
      </w:r>
    </w:p>
    <w:p w14:paraId="0BE8A9EB"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Karge, H. G., &amp; Beyer, H. K. (2002). </w:t>
      </w:r>
      <w:r w:rsidRPr="009F4157">
        <w:rPr>
          <w:rFonts w:ascii="Calibri" w:hAnsi="Calibri" w:cs="Calibri"/>
          <w:i/>
          <w:iCs/>
        </w:rPr>
        <w:t>Solid-State Ion Exchange in Microporous and Mesoporous Materials</w:t>
      </w:r>
      <w:r w:rsidRPr="009F4157">
        <w:rPr>
          <w:rFonts w:ascii="Calibri" w:hAnsi="Calibri" w:cs="Calibri"/>
        </w:rPr>
        <w:t xml:space="preserve"> (Vol. 33). Springer Berlin Heidelberg. https://doi.org/10.1007/3-540-69750-0_2</w:t>
      </w:r>
    </w:p>
    <w:p w14:paraId="77CB59CF"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Khan, W. A., Jia, X., Wu, Z., Choi, J., &amp; Yip, A. C. K. (2019). Incorporating Hierarchy into Conventional Zeolites for Catalytic Biomass Conversions. </w:t>
      </w:r>
      <w:r w:rsidRPr="009F4157">
        <w:rPr>
          <w:rFonts w:ascii="Calibri" w:hAnsi="Calibri" w:cs="Calibri"/>
          <w:i/>
          <w:iCs/>
        </w:rPr>
        <w:t>A Review. Catalysts</w:t>
      </w:r>
      <w:r w:rsidRPr="009F4157">
        <w:rPr>
          <w:rFonts w:ascii="Calibri" w:hAnsi="Calibri" w:cs="Calibri"/>
        </w:rPr>
        <w:t xml:space="preserve">, </w:t>
      </w:r>
      <w:r w:rsidRPr="009F4157">
        <w:rPr>
          <w:rFonts w:ascii="Calibri" w:hAnsi="Calibri" w:cs="Calibri"/>
          <w:i/>
          <w:iCs/>
        </w:rPr>
        <w:t>9</w:t>
      </w:r>
      <w:r w:rsidRPr="009F4157">
        <w:rPr>
          <w:rFonts w:ascii="Calibri" w:hAnsi="Calibri" w:cs="Calibri"/>
        </w:rPr>
        <w:t>(2), 127. https://doi.org/10.3390/CATAL9020127</w:t>
      </w:r>
    </w:p>
    <w:p w14:paraId="4F41584E"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Kordala, N., &amp; Wyszkowski, M. (2024). Zeolite Properties, Methods of Synthesis, and Selected Applications. </w:t>
      </w:r>
      <w:r w:rsidRPr="009F4157">
        <w:rPr>
          <w:rFonts w:ascii="Calibri" w:hAnsi="Calibri" w:cs="Calibri"/>
          <w:i/>
          <w:iCs/>
        </w:rPr>
        <w:t>Molecules</w:t>
      </w:r>
      <w:r w:rsidRPr="009F4157">
        <w:rPr>
          <w:rFonts w:ascii="Calibri" w:hAnsi="Calibri" w:cs="Calibri"/>
        </w:rPr>
        <w:t xml:space="preserve">, </w:t>
      </w:r>
      <w:r w:rsidRPr="009F4157">
        <w:rPr>
          <w:rFonts w:ascii="Calibri" w:hAnsi="Calibri" w:cs="Calibri"/>
          <w:i/>
          <w:iCs/>
        </w:rPr>
        <w:t>29</w:t>
      </w:r>
      <w:r w:rsidRPr="009F4157">
        <w:rPr>
          <w:rFonts w:ascii="Calibri" w:hAnsi="Calibri" w:cs="Calibri"/>
        </w:rPr>
        <w:t>. https://doi.org/10.3390/molecules29051069</w:t>
      </w:r>
    </w:p>
    <w:p w14:paraId="18E576CA"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Kumari, S., Chowdhry, J., Kumar, M., &amp; Kumari, S. (2024). Zeolites in wastewater treatment: A comprehensive review on scientometric analysis, adsorption mechanisms, and future prospects. </w:t>
      </w:r>
      <w:r w:rsidRPr="009F4157">
        <w:rPr>
          <w:rFonts w:ascii="Calibri" w:hAnsi="Calibri" w:cs="Calibri"/>
          <w:i/>
          <w:iCs/>
        </w:rPr>
        <w:t>Environmental Research</w:t>
      </w:r>
      <w:r w:rsidRPr="009F4157">
        <w:rPr>
          <w:rFonts w:ascii="Calibri" w:hAnsi="Calibri" w:cs="Calibri"/>
        </w:rPr>
        <w:t xml:space="preserve">, </w:t>
      </w:r>
      <w:r w:rsidRPr="009F4157">
        <w:rPr>
          <w:rFonts w:ascii="Calibri" w:hAnsi="Calibri" w:cs="Calibri"/>
          <w:i/>
          <w:iCs/>
        </w:rPr>
        <w:t>260</w:t>
      </w:r>
      <w:r w:rsidRPr="009F4157">
        <w:rPr>
          <w:rFonts w:ascii="Calibri" w:hAnsi="Calibri" w:cs="Calibri"/>
        </w:rPr>
        <w:t>, 119782. https://doi.org/10.1016/j.envres.2024.119782</w:t>
      </w:r>
    </w:p>
    <w:p w14:paraId="360ADDAE"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Kwon, D., Numan, M., Kim, J., Yilmaz, M., Park, S.-E., Ihee, H., &amp; Jo, C. S. (2022). Tailoring the CO2 selective adsorption properties of MOR zeolites by post functionalization. </w:t>
      </w:r>
      <w:r w:rsidRPr="009F4157">
        <w:rPr>
          <w:rFonts w:ascii="Calibri" w:hAnsi="Calibri" w:cs="Calibri"/>
          <w:i/>
          <w:iCs/>
        </w:rPr>
        <w:t>Journal of CO2 Utilization</w:t>
      </w:r>
      <w:r w:rsidRPr="009F4157">
        <w:rPr>
          <w:rFonts w:ascii="Calibri" w:hAnsi="Calibri" w:cs="Calibri"/>
        </w:rPr>
        <w:t xml:space="preserve">, </w:t>
      </w:r>
      <w:r w:rsidRPr="009F4157">
        <w:rPr>
          <w:rFonts w:ascii="Calibri" w:hAnsi="Calibri" w:cs="Calibri"/>
          <w:i/>
          <w:iCs/>
        </w:rPr>
        <w:t>62</w:t>
      </w:r>
      <w:r w:rsidRPr="009F4157">
        <w:rPr>
          <w:rFonts w:ascii="Calibri" w:hAnsi="Calibri" w:cs="Calibri"/>
        </w:rPr>
        <w:t>, 102064. https://doi.org/10.1016/j.jcou.2022.102064</w:t>
      </w:r>
    </w:p>
    <w:p w14:paraId="59E71BD3"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Lang, Q., Lu, P., Yang, X., &amp; Valtchev, V. (2024). </w:t>
      </w:r>
      <w:r w:rsidRPr="009F4157">
        <w:rPr>
          <w:rFonts w:ascii="Calibri" w:hAnsi="Calibri" w:cs="Calibri"/>
          <w:i/>
          <w:iCs/>
        </w:rPr>
        <w:t>Zeolites for the environment</w:t>
      </w:r>
      <w:r w:rsidRPr="009F4157">
        <w:rPr>
          <w:rFonts w:ascii="Calibri" w:hAnsi="Calibri" w:cs="Calibri"/>
        </w:rPr>
        <w:t>. https://doi.org/10.1016/j.greenca.2024.02.007</w:t>
      </w:r>
    </w:p>
    <w:p w14:paraId="12234FA9"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Lee, S., Park, Y., &amp; Choi, M. (2024). In </w:t>
      </w:r>
      <w:r w:rsidRPr="009F4157">
        <w:rPr>
          <w:rFonts w:ascii="Calibri" w:hAnsi="Calibri" w:cs="Calibri"/>
          <w:i/>
          <w:iCs/>
        </w:rPr>
        <w:t>Cooperative Interplay of Micropores/Mesopores of Hierarchical Zeolite in Chemical Production. ACS Catalysis</w:t>
      </w:r>
      <w:r w:rsidRPr="009F4157">
        <w:rPr>
          <w:rFonts w:ascii="Calibri" w:hAnsi="Calibri" w:cs="Calibri"/>
        </w:rPr>
        <w:t>. https://doi.org/10.1021/acscatal.3c05170</w:t>
      </w:r>
    </w:p>
    <w:p w14:paraId="6FB3D059"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lastRenderedPageBreak/>
        <w:t xml:space="preserve">Lee, S. Y., Kim, J. H., &amp; Park, J. (2021). Advancements in colorimetric biosensors for environmental and food safety applications. </w:t>
      </w:r>
      <w:r w:rsidRPr="009F4157">
        <w:rPr>
          <w:rFonts w:ascii="Calibri" w:hAnsi="Calibri" w:cs="Calibri"/>
          <w:i/>
          <w:iCs/>
        </w:rPr>
        <w:t>Biosensors and Bioelectronics</w:t>
      </w:r>
      <w:r w:rsidRPr="009F4157">
        <w:rPr>
          <w:rFonts w:ascii="Calibri" w:hAnsi="Calibri" w:cs="Calibri"/>
        </w:rPr>
        <w:t xml:space="preserve">, </w:t>
      </w:r>
      <w:r w:rsidRPr="009F4157">
        <w:rPr>
          <w:rFonts w:ascii="Calibri" w:hAnsi="Calibri" w:cs="Calibri"/>
          <w:i/>
          <w:iCs/>
        </w:rPr>
        <w:t>172</w:t>
      </w:r>
      <w:r w:rsidRPr="009F4157">
        <w:rPr>
          <w:rFonts w:ascii="Calibri" w:hAnsi="Calibri" w:cs="Calibri"/>
        </w:rPr>
        <w:t>, 112734. https://doi.org/10.1016/j.bios.2021.112734</w:t>
      </w:r>
    </w:p>
    <w:p w14:paraId="604CCAE2"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Li, J., Gao, M., Yan, W., &amp; Yu, J. (2022). Regulation of the Si/Al ratios and Al distributions of zeolites and their impact on properties. </w:t>
      </w:r>
      <w:r w:rsidRPr="009F4157">
        <w:rPr>
          <w:rFonts w:ascii="Calibri" w:hAnsi="Calibri" w:cs="Calibri"/>
          <w:i/>
          <w:iCs/>
        </w:rPr>
        <w:t>Chemical Science</w:t>
      </w:r>
      <w:r w:rsidRPr="009F4157">
        <w:rPr>
          <w:rFonts w:ascii="Calibri" w:hAnsi="Calibri" w:cs="Calibri"/>
        </w:rPr>
        <w:t xml:space="preserve">, </w:t>
      </w:r>
      <w:r w:rsidRPr="009F4157">
        <w:rPr>
          <w:rFonts w:ascii="Calibri" w:hAnsi="Calibri" w:cs="Calibri"/>
          <w:i/>
          <w:iCs/>
        </w:rPr>
        <w:t>14</w:t>
      </w:r>
      <w:r w:rsidRPr="009F4157">
        <w:rPr>
          <w:rFonts w:ascii="Calibri" w:hAnsi="Calibri" w:cs="Calibri"/>
        </w:rPr>
        <w:t>(8), 1935–1959. https://doi.org/10.1039/d2sc06010h</w:t>
      </w:r>
    </w:p>
    <w:p w14:paraId="7D10374F"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Li, Y., &amp; Yu, J. (2021a). Emerging applications of zeolites in catalysis, separation and host–guest assembly. </w:t>
      </w:r>
      <w:r w:rsidRPr="009F4157">
        <w:rPr>
          <w:rFonts w:ascii="Calibri" w:hAnsi="Calibri" w:cs="Calibri"/>
          <w:i/>
          <w:iCs/>
        </w:rPr>
        <w:t>Nature Reviews Materials</w:t>
      </w:r>
      <w:r w:rsidRPr="009F4157">
        <w:rPr>
          <w:rFonts w:ascii="Calibri" w:hAnsi="Calibri" w:cs="Calibri"/>
        </w:rPr>
        <w:t xml:space="preserve">, </w:t>
      </w:r>
      <w:r w:rsidRPr="009F4157">
        <w:rPr>
          <w:rFonts w:ascii="Calibri" w:hAnsi="Calibri" w:cs="Calibri"/>
          <w:i/>
          <w:iCs/>
        </w:rPr>
        <w:t>6</w:t>
      </w:r>
      <w:r w:rsidRPr="009F4157">
        <w:rPr>
          <w:rFonts w:ascii="Calibri" w:hAnsi="Calibri" w:cs="Calibri"/>
        </w:rPr>
        <w:t>(12), 1156–1174. https://doi.org/10.1038/S41578-021-00347-3</w:t>
      </w:r>
    </w:p>
    <w:p w14:paraId="7226D186"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Li, Y., &amp; Yu, J. (2021b). Emerging applications of zeolites in catalysis, separation and host–guest assembly. </w:t>
      </w:r>
      <w:r w:rsidRPr="009F4157">
        <w:rPr>
          <w:rFonts w:ascii="Calibri" w:hAnsi="Calibri" w:cs="Calibri"/>
          <w:i/>
          <w:iCs/>
        </w:rPr>
        <w:t>Nature Reviews Materials</w:t>
      </w:r>
      <w:r w:rsidRPr="009F4157">
        <w:rPr>
          <w:rFonts w:ascii="Calibri" w:hAnsi="Calibri" w:cs="Calibri"/>
        </w:rPr>
        <w:t xml:space="preserve">, </w:t>
      </w:r>
      <w:r w:rsidRPr="009F4157">
        <w:rPr>
          <w:rFonts w:ascii="Calibri" w:hAnsi="Calibri" w:cs="Calibri"/>
          <w:i/>
          <w:iCs/>
        </w:rPr>
        <w:t>6</w:t>
      </w:r>
      <w:r w:rsidRPr="009F4157">
        <w:rPr>
          <w:rFonts w:ascii="Calibri" w:hAnsi="Calibri" w:cs="Calibri"/>
        </w:rPr>
        <w:t>(12), 1156–1174. https://doi.org/10.1038/S41578-021-00347-3</w:t>
      </w:r>
    </w:p>
    <w:p w14:paraId="5640FD63"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Liu, X., Zhao, S., Yang, W., &amp; Huang, J. (2024). </w:t>
      </w:r>
      <w:r w:rsidRPr="009F4157">
        <w:rPr>
          <w:rFonts w:ascii="Calibri" w:hAnsi="Calibri" w:cs="Calibri"/>
          <w:i/>
          <w:iCs/>
        </w:rPr>
        <w:t>Hierarchical zeolite-encapsulated metal nanoparticles for heterogeneous catalysis</w:t>
      </w:r>
      <w:r w:rsidRPr="009F4157">
        <w:rPr>
          <w:rFonts w:ascii="Calibri" w:hAnsi="Calibri" w:cs="Calibri"/>
        </w:rPr>
        <w:t>. Nanoscale. https://doi.org/10.1039/d4nr02307b</w:t>
      </w:r>
    </w:p>
    <w:p w14:paraId="1645949C"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Liu, Z., Zhou, J., Tang, X., Liu, F., Yuan, J., Li, G., Huang, L., Krishna, R., Huang, K., &amp; Zheng, A. (2020). Dependence of zeolite topology on alkane diffusion inside diverse channels. </w:t>
      </w:r>
      <w:r w:rsidRPr="009F4157">
        <w:rPr>
          <w:rFonts w:ascii="Calibri" w:hAnsi="Calibri" w:cs="Calibri"/>
          <w:i/>
          <w:iCs/>
        </w:rPr>
        <w:t>Aiche Journal</w:t>
      </w:r>
      <w:r w:rsidRPr="009F4157">
        <w:rPr>
          <w:rFonts w:ascii="Calibri" w:hAnsi="Calibri" w:cs="Calibri"/>
        </w:rPr>
        <w:t xml:space="preserve">, </w:t>
      </w:r>
      <w:r w:rsidRPr="009F4157">
        <w:rPr>
          <w:rFonts w:ascii="Calibri" w:hAnsi="Calibri" w:cs="Calibri"/>
          <w:i/>
          <w:iCs/>
        </w:rPr>
        <w:t>66</w:t>
      </w:r>
      <w:r w:rsidRPr="009F4157">
        <w:rPr>
          <w:rFonts w:ascii="Calibri" w:hAnsi="Calibri" w:cs="Calibri"/>
        </w:rPr>
        <w:t>(8). https://doi.org/10.1002/AIC.16269</w:t>
      </w:r>
    </w:p>
    <w:p w14:paraId="0662EFC1"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Lü, P., Xu, J., Sun, Y., Guillet‐Nicolas, R., Willhammar, T., Fahda, M., Dib, E., Wang, B., Qin, Z., Xu, H., Cho, J., Liu, Z., Yu, H., Yang, X., Lang, Q., Mintova, S., Zou, X., &amp; Valtchev, V. (2024). A stable zeolite with atomically ordered and interconnected mesopore channel. </w:t>
      </w:r>
      <w:r w:rsidRPr="009F4157">
        <w:rPr>
          <w:rFonts w:ascii="Calibri" w:hAnsi="Calibri" w:cs="Calibri"/>
          <w:i/>
          <w:iCs/>
        </w:rPr>
        <w:t>Visual Education</w:t>
      </w:r>
      <w:r w:rsidRPr="009F4157">
        <w:rPr>
          <w:rFonts w:ascii="Calibri" w:hAnsi="Calibri" w:cs="Calibri"/>
        </w:rPr>
        <w:t xml:space="preserve">, </w:t>
      </w:r>
      <w:r w:rsidRPr="009F4157">
        <w:rPr>
          <w:rFonts w:ascii="Calibri" w:hAnsi="Calibri" w:cs="Calibri"/>
          <w:i/>
          <w:iCs/>
        </w:rPr>
        <w:t>636</w:t>
      </w:r>
      <w:r w:rsidRPr="009F4157">
        <w:rPr>
          <w:rFonts w:ascii="Calibri" w:hAnsi="Calibri" w:cs="Calibri"/>
        </w:rPr>
        <w:t>(8042), 368–373. https://doi.org/10.1038/s41586-024-08206-1</w:t>
      </w:r>
    </w:p>
    <w:p w14:paraId="1C9472BE"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Mancinelli, M., &amp; Martucci, A. (2025). </w:t>
      </w:r>
      <w:r w:rsidRPr="009F4157">
        <w:rPr>
          <w:rFonts w:ascii="Calibri" w:hAnsi="Calibri" w:cs="Calibri"/>
          <w:i/>
          <w:iCs/>
        </w:rPr>
        <w:t>Exploring the Potential of Zeolites for Sustainable Environmental Applications</w:t>
      </w:r>
      <w:r w:rsidRPr="009F4157">
        <w:rPr>
          <w:rFonts w:ascii="Calibri" w:hAnsi="Calibri" w:cs="Calibri"/>
        </w:rPr>
        <w:t>. https://doi.org/10.20944/preprints202501.0157.v1</w:t>
      </w:r>
    </w:p>
    <w:p w14:paraId="06029C46"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Mardiana, S., &amp; Rusli, H. (2023). Removal of Heavy Metal Ions Using Pristine and Functionalized Natural Zeolites. </w:t>
      </w:r>
      <w:r w:rsidRPr="009F4157">
        <w:rPr>
          <w:rFonts w:ascii="Calibri" w:hAnsi="Calibri" w:cs="Calibri"/>
          <w:i/>
          <w:iCs/>
        </w:rPr>
        <w:t>Indonesian Journal of Chemistry</w:t>
      </w:r>
      <w:r w:rsidRPr="009F4157">
        <w:rPr>
          <w:rFonts w:ascii="Calibri" w:hAnsi="Calibri" w:cs="Calibri"/>
        </w:rPr>
        <w:t xml:space="preserve">, </w:t>
      </w:r>
      <w:r w:rsidRPr="009F4157">
        <w:rPr>
          <w:rFonts w:ascii="Calibri" w:hAnsi="Calibri" w:cs="Calibri"/>
          <w:i/>
          <w:iCs/>
        </w:rPr>
        <w:t>23</w:t>
      </w:r>
      <w:r w:rsidRPr="009F4157">
        <w:rPr>
          <w:rFonts w:ascii="Calibri" w:hAnsi="Calibri" w:cs="Calibri"/>
        </w:rPr>
        <w:t>(3), 863. https://doi.org/10.22146/ijc.81098</w:t>
      </w:r>
    </w:p>
    <w:p w14:paraId="2D31D437"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Masoumifard, N., Guillet-Nicolas, R., Kleitz, F., &amp; Kleitz, F. (2018). Synthesis of Engineered Zeolitic Materials: From Classical Zeolites to Hierarchical Core–Shell Materials. </w:t>
      </w:r>
      <w:r w:rsidRPr="009F4157">
        <w:rPr>
          <w:rFonts w:ascii="Calibri" w:hAnsi="Calibri" w:cs="Calibri"/>
          <w:i/>
          <w:iCs/>
        </w:rPr>
        <w:t>Advanced Materials</w:t>
      </w:r>
      <w:r w:rsidRPr="009F4157">
        <w:rPr>
          <w:rFonts w:ascii="Calibri" w:hAnsi="Calibri" w:cs="Calibri"/>
        </w:rPr>
        <w:t xml:space="preserve">, </w:t>
      </w:r>
      <w:r w:rsidRPr="009F4157">
        <w:rPr>
          <w:rFonts w:ascii="Calibri" w:hAnsi="Calibri" w:cs="Calibri"/>
          <w:i/>
          <w:iCs/>
        </w:rPr>
        <w:t>30</w:t>
      </w:r>
      <w:r w:rsidRPr="009F4157">
        <w:rPr>
          <w:rFonts w:ascii="Calibri" w:hAnsi="Calibri" w:cs="Calibri"/>
        </w:rPr>
        <w:t>(16), 1704439. https://doi.org/10.1002/ADMA.201704439</w:t>
      </w:r>
    </w:p>
    <w:p w14:paraId="6BA710F4"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Matveeva, V. G., &amp; Bronstein, L. M. (2023). Design of Bifunctional Nanocatalysts Based on Zeolites for Biomass Processing. </w:t>
      </w:r>
      <w:r w:rsidRPr="009F4157">
        <w:rPr>
          <w:rFonts w:ascii="Calibri" w:hAnsi="Calibri" w:cs="Calibri"/>
          <w:i/>
          <w:iCs/>
        </w:rPr>
        <w:t>Nanomaterials</w:t>
      </w:r>
      <w:r w:rsidRPr="009F4157">
        <w:rPr>
          <w:rFonts w:ascii="Calibri" w:hAnsi="Calibri" w:cs="Calibri"/>
        </w:rPr>
        <w:t xml:space="preserve">, </w:t>
      </w:r>
      <w:r w:rsidRPr="009F4157">
        <w:rPr>
          <w:rFonts w:ascii="Calibri" w:hAnsi="Calibri" w:cs="Calibri"/>
          <w:i/>
          <w:iCs/>
        </w:rPr>
        <w:t>13</w:t>
      </w:r>
      <w:r w:rsidRPr="009F4157">
        <w:rPr>
          <w:rFonts w:ascii="Calibri" w:hAnsi="Calibri" w:cs="Calibri"/>
        </w:rPr>
        <w:t>. https://doi.org/10.3390/nano13162274</w:t>
      </w:r>
    </w:p>
    <w:p w14:paraId="03424BB8"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Moliner, M., &amp; Corma, A. (2018). </w:t>
      </w:r>
      <w:r w:rsidRPr="009F4157">
        <w:rPr>
          <w:rFonts w:ascii="Calibri" w:hAnsi="Calibri" w:cs="Calibri"/>
          <w:i/>
          <w:iCs/>
        </w:rPr>
        <w:t>General Aspects on Structure and Reactivity of Framework and Extra-framework Metals in Zeolite Materials</w:t>
      </w:r>
      <w:r w:rsidRPr="009F4157">
        <w:rPr>
          <w:rFonts w:ascii="Calibri" w:hAnsi="Calibri" w:cs="Calibri"/>
        </w:rPr>
        <w:t>. Springer. https://doi.org/10.1007/430_2017_21</w:t>
      </w:r>
    </w:p>
    <w:p w14:paraId="215F74B0"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Moller, K., &amp; Bein, T. (2013). Mesoporosity – a new dimension for zeolites. </w:t>
      </w:r>
      <w:r w:rsidRPr="009F4157">
        <w:rPr>
          <w:rFonts w:ascii="Calibri" w:hAnsi="Calibri" w:cs="Calibri"/>
          <w:i/>
          <w:iCs/>
        </w:rPr>
        <w:t>Chemical Society Reviews</w:t>
      </w:r>
      <w:r w:rsidRPr="009F4157">
        <w:rPr>
          <w:rFonts w:ascii="Calibri" w:hAnsi="Calibri" w:cs="Calibri"/>
        </w:rPr>
        <w:t xml:space="preserve">, </w:t>
      </w:r>
      <w:r w:rsidRPr="009F4157">
        <w:rPr>
          <w:rFonts w:ascii="Calibri" w:hAnsi="Calibri" w:cs="Calibri"/>
          <w:i/>
          <w:iCs/>
        </w:rPr>
        <w:t>42</w:t>
      </w:r>
      <w:r w:rsidRPr="009F4157">
        <w:rPr>
          <w:rFonts w:ascii="Calibri" w:hAnsi="Calibri" w:cs="Calibri"/>
        </w:rPr>
        <w:t>(9), 3689–3707. https://doi.org/10.1039/C3CS35488A</w:t>
      </w:r>
    </w:p>
    <w:p w14:paraId="660C492C"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Mudaber, S., &amp; Batur, J. (2023). </w:t>
      </w:r>
      <w:r w:rsidRPr="009F4157">
        <w:rPr>
          <w:rFonts w:ascii="Calibri" w:hAnsi="Calibri" w:cs="Calibri"/>
          <w:i/>
          <w:iCs/>
        </w:rPr>
        <w:t>Differences in Heavy Metals Adsorption on Natural, Modified, and Synthetic Zeolites-A Review</w:t>
      </w:r>
      <w:r w:rsidRPr="009F4157">
        <w:rPr>
          <w:rFonts w:ascii="Calibri" w:hAnsi="Calibri" w:cs="Calibri"/>
        </w:rPr>
        <w:t>. https://doi.org/10.18596/jotcsa.1263041</w:t>
      </w:r>
    </w:p>
    <w:p w14:paraId="00600789"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Nguyen, T. H., Kim, S., Yoon, M., &amp; Bae, T.-H. (2016). Hierarchical Zeolites with Amine-Functionalized Mesoporous Domains for Carbon Dioxide Capture. </w:t>
      </w:r>
      <w:r w:rsidRPr="009F4157">
        <w:rPr>
          <w:rFonts w:ascii="Calibri" w:hAnsi="Calibri" w:cs="Calibri"/>
          <w:i/>
          <w:iCs/>
        </w:rPr>
        <w:t>Chemsuschem</w:t>
      </w:r>
      <w:r w:rsidRPr="009F4157">
        <w:rPr>
          <w:rFonts w:ascii="Calibri" w:hAnsi="Calibri" w:cs="Calibri"/>
        </w:rPr>
        <w:t xml:space="preserve">, </w:t>
      </w:r>
      <w:r w:rsidRPr="009F4157">
        <w:rPr>
          <w:rFonts w:ascii="Calibri" w:hAnsi="Calibri" w:cs="Calibri"/>
          <w:i/>
          <w:iCs/>
        </w:rPr>
        <w:t>9</w:t>
      </w:r>
      <w:r w:rsidRPr="009F4157">
        <w:rPr>
          <w:rFonts w:ascii="Calibri" w:hAnsi="Calibri" w:cs="Calibri"/>
        </w:rPr>
        <w:t>(5), 455–461. https://doi.org/10.1002/CSSC.201600004</w:t>
      </w:r>
    </w:p>
    <w:p w14:paraId="7F0DD17B"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Pabalan, R. T., &amp; Bertetti, F. P. (2001). Cation-Exchange Properties of Natural Zeolites. </w:t>
      </w:r>
      <w:r w:rsidRPr="009F4157">
        <w:rPr>
          <w:rFonts w:ascii="Calibri" w:hAnsi="Calibri" w:cs="Calibri"/>
          <w:i/>
          <w:iCs/>
        </w:rPr>
        <w:t>Reviews in Mineralogy &amp; Geochemistry</w:t>
      </w:r>
      <w:r w:rsidRPr="009F4157">
        <w:rPr>
          <w:rFonts w:ascii="Calibri" w:hAnsi="Calibri" w:cs="Calibri"/>
        </w:rPr>
        <w:t xml:space="preserve">, </w:t>
      </w:r>
      <w:r w:rsidRPr="009F4157">
        <w:rPr>
          <w:rFonts w:ascii="Calibri" w:hAnsi="Calibri" w:cs="Calibri"/>
          <w:i/>
          <w:iCs/>
        </w:rPr>
        <w:t>45</w:t>
      </w:r>
      <w:r w:rsidRPr="009F4157">
        <w:rPr>
          <w:rFonts w:ascii="Calibri" w:hAnsi="Calibri" w:cs="Calibri"/>
        </w:rPr>
        <w:t>(1), 453–518. https://doi.org/10.2138/RMG.2001.45.14</w:t>
      </w:r>
    </w:p>
    <w:p w14:paraId="502A5D29"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Paillaud, J.-L., Harbuzaru, B., Patarin, J., &amp; Bats, N. (2004). Extra-large-pore zeolites with two-dimensional channels formed by 14 and 12 rings. </w:t>
      </w:r>
      <w:r w:rsidRPr="009F4157">
        <w:rPr>
          <w:rFonts w:ascii="Calibri" w:hAnsi="Calibri" w:cs="Calibri"/>
          <w:i/>
          <w:iCs/>
        </w:rPr>
        <w:t>Science</w:t>
      </w:r>
      <w:r w:rsidRPr="009F4157">
        <w:rPr>
          <w:rFonts w:ascii="Calibri" w:hAnsi="Calibri" w:cs="Calibri"/>
        </w:rPr>
        <w:t xml:space="preserve">, </w:t>
      </w:r>
      <w:r w:rsidRPr="009F4157">
        <w:rPr>
          <w:rFonts w:ascii="Calibri" w:hAnsi="Calibri" w:cs="Calibri"/>
          <w:i/>
          <w:iCs/>
        </w:rPr>
        <w:t>304</w:t>
      </w:r>
      <w:r w:rsidRPr="009F4157">
        <w:rPr>
          <w:rFonts w:ascii="Calibri" w:hAnsi="Calibri" w:cs="Calibri"/>
        </w:rPr>
        <w:t>(5673), 990–992. https://doi.org/10.1126/SCIENCE.1098242</w:t>
      </w:r>
    </w:p>
    <w:p w14:paraId="0444D154"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lastRenderedPageBreak/>
        <w:t xml:space="preserve">Pérez-Ramírez, J., Christensen, C. H., Egeblad, K., Christensen, C. H., &amp; Groen, J. C. (2008). Hierarchical zeolites: Enhanced utilisation of microporous crystals in catalysis by advances in materials design. </w:t>
      </w:r>
      <w:r w:rsidRPr="009F4157">
        <w:rPr>
          <w:rFonts w:ascii="Calibri" w:hAnsi="Calibri" w:cs="Calibri"/>
          <w:i/>
          <w:iCs/>
        </w:rPr>
        <w:t>Chemical Society Reviews</w:t>
      </w:r>
      <w:r w:rsidRPr="009F4157">
        <w:rPr>
          <w:rFonts w:ascii="Calibri" w:hAnsi="Calibri" w:cs="Calibri"/>
        </w:rPr>
        <w:t xml:space="preserve">, </w:t>
      </w:r>
      <w:r w:rsidRPr="009F4157">
        <w:rPr>
          <w:rFonts w:ascii="Calibri" w:hAnsi="Calibri" w:cs="Calibri"/>
          <w:i/>
          <w:iCs/>
        </w:rPr>
        <w:t>37</w:t>
      </w:r>
      <w:r w:rsidRPr="009F4157">
        <w:rPr>
          <w:rFonts w:ascii="Calibri" w:hAnsi="Calibri" w:cs="Calibri"/>
        </w:rPr>
        <w:t>(11), 2530–2542. https://doi.org/10.1039/B809030K</w:t>
      </w:r>
    </w:p>
    <w:p w14:paraId="5F1F386A"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Qin, Z., Gilson, J.-P., &amp; Valtchev, V. (2015). Mesoporous zeolites by fluoride etching. </w:t>
      </w:r>
      <w:r w:rsidRPr="009F4157">
        <w:rPr>
          <w:rFonts w:ascii="Calibri" w:hAnsi="Calibri" w:cs="Calibri"/>
          <w:i/>
          <w:iCs/>
        </w:rPr>
        <w:t>Current Opinion in Chemical Engineering</w:t>
      </w:r>
      <w:r w:rsidRPr="009F4157">
        <w:rPr>
          <w:rFonts w:ascii="Calibri" w:hAnsi="Calibri" w:cs="Calibri"/>
        </w:rPr>
        <w:t xml:space="preserve">, </w:t>
      </w:r>
      <w:r w:rsidRPr="009F4157">
        <w:rPr>
          <w:rFonts w:ascii="Calibri" w:hAnsi="Calibri" w:cs="Calibri"/>
          <w:i/>
          <w:iCs/>
        </w:rPr>
        <w:t>8</w:t>
      </w:r>
      <w:r w:rsidRPr="009F4157">
        <w:rPr>
          <w:rFonts w:ascii="Calibri" w:hAnsi="Calibri" w:cs="Calibri"/>
        </w:rPr>
        <w:t>, 1–6. https://doi.org/10.1016/J.COCHE.2015.01.002</w:t>
      </w:r>
    </w:p>
    <w:p w14:paraId="4BC41D7D"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Qiu, S., Lü, W., Zeng, Z., Su, X., Lai, Y., Liu, X., Gao, X., &amp; Kawi, S. (2024). Zeolite‐based Materials for Catalytic Oxidation of Volatile Organic Compounds. </w:t>
      </w:r>
      <w:r w:rsidRPr="009F4157">
        <w:rPr>
          <w:rFonts w:ascii="Calibri" w:hAnsi="Calibri" w:cs="Calibri"/>
          <w:i/>
          <w:iCs/>
        </w:rPr>
        <w:t>Chemcatchem</w:t>
      </w:r>
      <w:r w:rsidRPr="009F4157">
        <w:rPr>
          <w:rFonts w:ascii="Calibri" w:hAnsi="Calibri" w:cs="Calibri"/>
        </w:rPr>
        <w:t>. https://doi.org/10.1002/cctc.202401443</w:t>
      </w:r>
    </w:p>
    <w:p w14:paraId="3DAC1C3A"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Qu, H., Ma, Y., Li, B., &amp; Wang, L. (2020). </w:t>
      </w:r>
      <w:r w:rsidRPr="009F4157">
        <w:rPr>
          <w:rFonts w:ascii="Calibri" w:hAnsi="Calibri" w:cs="Calibri"/>
          <w:i/>
          <w:iCs/>
        </w:rPr>
        <w:t>Hierarchical zeolites: Synthesis, structural control, and catalytic applications</w:t>
      </w:r>
      <w:r w:rsidRPr="009F4157">
        <w:rPr>
          <w:rFonts w:ascii="Calibri" w:hAnsi="Calibri" w:cs="Calibri"/>
        </w:rPr>
        <w:t xml:space="preserve"> (Vol. 3, Issue 3, pp. 225–245). https://doi.org/10.1007/S42247-020-00088-Z</w:t>
      </w:r>
    </w:p>
    <w:p w14:paraId="0EC3B26B"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Rahmani, A. R., Mahvi, A. H., Mesdaghinia, A., &amp; Nasseri, S. (2004). Investigation of ammonia removal from polluted waters by Clinoptilolite zeolite. </w:t>
      </w:r>
      <w:r w:rsidRPr="009F4157">
        <w:rPr>
          <w:rFonts w:ascii="Calibri" w:hAnsi="Calibri" w:cs="Calibri"/>
          <w:i/>
          <w:iCs/>
        </w:rPr>
        <w:t>International Journal of Environmental Science and Technology</w:t>
      </w:r>
      <w:r w:rsidRPr="009F4157">
        <w:rPr>
          <w:rFonts w:ascii="Calibri" w:hAnsi="Calibri" w:cs="Calibri"/>
        </w:rPr>
        <w:t xml:space="preserve">, </w:t>
      </w:r>
      <w:r w:rsidRPr="009F4157">
        <w:rPr>
          <w:rFonts w:ascii="Calibri" w:hAnsi="Calibri" w:cs="Calibri"/>
          <w:i/>
          <w:iCs/>
        </w:rPr>
        <w:t>1</w:t>
      </w:r>
      <w:r w:rsidRPr="009F4157">
        <w:rPr>
          <w:rFonts w:ascii="Calibri" w:hAnsi="Calibri" w:cs="Calibri"/>
        </w:rPr>
        <w:t>(2), 125–133. https://doi.org/10.1007/BF03325825</w:t>
      </w:r>
    </w:p>
    <w:p w14:paraId="04A06214"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Rajaei, H., Esmaeilzadeh, F., &amp; Mowla, D. (2021). Elucidation of Si/Al ratio on physicochemical properties of HZSM-5 zeolites. </w:t>
      </w:r>
      <w:r w:rsidRPr="009F4157">
        <w:rPr>
          <w:rFonts w:ascii="Calibri" w:hAnsi="Calibri" w:cs="Calibri"/>
          <w:i/>
          <w:iCs/>
        </w:rPr>
        <w:t>Journal of Thermal Analysis and Calorimetry</w:t>
      </w:r>
      <w:r w:rsidRPr="009F4157">
        <w:rPr>
          <w:rFonts w:ascii="Calibri" w:hAnsi="Calibri" w:cs="Calibri"/>
        </w:rPr>
        <w:t xml:space="preserve">, </w:t>
      </w:r>
      <w:r w:rsidRPr="009F4157">
        <w:rPr>
          <w:rFonts w:ascii="Calibri" w:hAnsi="Calibri" w:cs="Calibri"/>
          <w:i/>
          <w:iCs/>
        </w:rPr>
        <w:t>146</w:t>
      </w:r>
      <w:r w:rsidRPr="009F4157">
        <w:rPr>
          <w:rFonts w:ascii="Calibri" w:hAnsi="Calibri" w:cs="Calibri"/>
        </w:rPr>
        <w:t>(2), 581–586. https://doi.org/10.1007/S10973-020-09993-1</w:t>
      </w:r>
    </w:p>
    <w:p w14:paraId="17DF5D61"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Rao, X., Rao, X., Tatoulian, M., Guyon, C., Ognier, S., Chu, C., &amp; Abou Hassan, A. (2019). A Comparison Study of Functional Groups (Amine vs. </w:t>
      </w:r>
      <w:r w:rsidRPr="009F4157">
        <w:rPr>
          <w:rFonts w:ascii="Calibri" w:hAnsi="Calibri" w:cs="Calibri"/>
          <w:i/>
          <w:iCs/>
        </w:rPr>
        <w:t>Thiol) for Immobilizing AuNPs on Zeolite Surface. Nanomaterials</w:t>
      </w:r>
      <w:r w:rsidRPr="009F4157">
        <w:rPr>
          <w:rFonts w:ascii="Calibri" w:hAnsi="Calibri" w:cs="Calibri"/>
        </w:rPr>
        <w:t xml:space="preserve">, </w:t>
      </w:r>
      <w:r w:rsidRPr="009F4157">
        <w:rPr>
          <w:rFonts w:ascii="Calibri" w:hAnsi="Calibri" w:cs="Calibri"/>
          <w:i/>
          <w:iCs/>
        </w:rPr>
        <w:t>9</w:t>
      </w:r>
      <w:r w:rsidRPr="009F4157">
        <w:rPr>
          <w:rFonts w:ascii="Calibri" w:hAnsi="Calibri" w:cs="Calibri"/>
        </w:rPr>
        <w:t>(7), 1034. https://doi.org/10.3390/NANO9071034</w:t>
      </w:r>
    </w:p>
    <w:p w14:paraId="6F0E09FB"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Rhoda, H. M., Heyer, A. J., Snyder, B. E. R., Plessers, D., Bols, M. L., Schoonheydt, R. A., Sels, B. F., &amp; Solomon, E. I. (2022). Second-Sphere Lattice Effects in Copper and Iron Zeolite Catalysis. </w:t>
      </w:r>
      <w:r w:rsidRPr="009F4157">
        <w:rPr>
          <w:rFonts w:ascii="Calibri" w:hAnsi="Calibri" w:cs="Calibri"/>
          <w:i/>
          <w:iCs/>
        </w:rPr>
        <w:t>Chemical Reviews</w:t>
      </w:r>
      <w:r w:rsidRPr="009F4157">
        <w:rPr>
          <w:rFonts w:ascii="Calibri" w:hAnsi="Calibri" w:cs="Calibri"/>
        </w:rPr>
        <w:t xml:space="preserve">, </w:t>
      </w:r>
      <w:r w:rsidRPr="009F4157">
        <w:rPr>
          <w:rFonts w:ascii="Calibri" w:hAnsi="Calibri" w:cs="Calibri"/>
          <w:i/>
          <w:iCs/>
        </w:rPr>
        <w:t>122</w:t>
      </w:r>
      <w:r w:rsidRPr="009F4157">
        <w:rPr>
          <w:rFonts w:ascii="Calibri" w:hAnsi="Calibri" w:cs="Calibri"/>
        </w:rPr>
        <w:t>(14), 12207–12243. https://doi.org/10.1021/acs.chemrev.1c00915</w:t>
      </w:r>
    </w:p>
    <w:p w14:paraId="08A1E7C9"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Rhodes, C. J. (2010). Properties and applications of zeolites. </w:t>
      </w:r>
      <w:r w:rsidRPr="009F4157">
        <w:rPr>
          <w:rFonts w:ascii="Calibri" w:hAnsi="Calibri" w:cs="Calibri"/>
          <w:i/>
          <w:iCs/>
        </w:rPr>
        <w:t>Science Progress</w:t>
      </w:r>
      <w:r w:rsidRPr="009F4157">
        <w:rPr>
          <w:rFonts w:ascii="Calibri" w:hAnsi="Calibri" w:cs="Calibri"/>
        </w:rPr>
        <w:t xml:space="preserve">, </w:t>
      </w:r>
      <w:r w:rsidRPr="009F4157">
        <w:rPr>
          <w:rFonts w:ascii="Calibri" w:hAnsi="Calibri" w:cs="Calibri"/>
          <w:i/>
          <w:iCs/>
        </w:rPr>
        <w:t>93</w:t>
      </w:r>
      <w:r w:rsidRPr="009F4157">
        <w:rPr>
          <w:rFonts w:ascii="Calibri" w:hAnsi="Calibri" w:cs="Calibri"/>
        </w:rPr>
        <w:t>(3), 223–284. https://doi.org/10.3184/003685010X12800828155007</w:t>
      </w:r>
    </w:p>
    <w:p w14:paraId="4645B866"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Rhodes, C. J. (2011). Properties and Applications of Zeolites. </w:t>
      </w:r>
      <w:r w:rsidRPr="009F4157">
        <w:rPr>
          <w:rFonts w:ascii="Calibri" w:hAnsi="Calibri" w:cs="Calibri"/>
          <w:i/>
          <w:iCs/>
        </w:rPr>
        <w:t>ChemInform</w:t>
      </w:r>
      <w:r w:rsidRPr="009F4157">
        <w:rPr>
          <w:rFonts w:ascii="Calibri" w:hAnsi="Calibri" w:cs="Calibri"/>
        </w:rPr>
        <w:t xml:space="preserve">, </w:t>
      </w:r>
      <w:r w:rsidRPr="009F4157">
        <w:rPr>
          <w:rFonts w:ascii="Calibri" w:hAnsi="Calibri" w:cs="Calibri"/>
          <w:i/>
          <w:iCs/>
        </w:rPr>
        <w:t>42</w:t>
      </w:r>
      <w:r w:rsidRPr="009F4157">
        <w:rPr>
          <w:rFonts w:ascii="Calibri" w:hAnsi="Calibri" w:cs="Calibri"/>
        </w:rPr>
        <w:t>(36). https://doi.org/10.1002/CHIN.201136208</w:t>
      </w:r>
    </w:p>
    <w:p w14:paraId="7BC00B99"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Ristanović, Z., Hofmann, J. P., Deka, U., Schülli, T. U., Rohnke, M., Beale, A. M., &amp; Weckhuysen, B. M. (2013). Intergrowth structure and aluminium zoning of a zeolite ZSM-5 crystal as resolved by synchrotron-based micro-X-ray diffraction imaging. </w:t>
      </w:r>
      <w:r w:rsidRPr="009F4157">
        <w:rPr>
          <w:rFonts w:ascii="Calibri" w:hAnsi="Calibri" w:cs="Calibri"/>
          <w:i/>
          <w:iCs/>
        </w:rPr>
        <w:t>Angewandte Chemie</w:t>
      </w:r>
      <w:r w:rsidRPr="009F4157">
        <w:rPr>
          <w:rFonts w:ascii="Calibri" w:hAnsi="Calibri" w:cs="Calibri"/>
        </w:rPr>
        <w:t xml:space="preserve">, </w:t>
      </w:r>
      <w:r w:rsidRPr="009F4157">
        <w:rPr>
          <w:rFonts w:ascii="Calibri" w:hAnsi="Calibri" w:cs="Calibri"/>
          <w:i/>
          <w:iCs/>
        </w:rPr>
        <w:t>52</w:t>
      </w:r>
      <w:r w:rsidRPr="009F4157">
        <w:rPr>
          <w:rFonts w:ascii="Calibri" w:hAnsi="Calibri" w:cs="Calibri"/>
        </w:rPr>
        <w:t>(50), 13382–13386. https://doi.org/10.1002/ANIE.201306370</w:t>
      </w:r>
    </w:p>
    <w:p w14:paraId="1189F807"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Rodríguez-Iznaga, I., Shelyapina, M. G., &amp; Petranovskii, V. (2022). Ion Exchange in Natural Clinoptilolite: Aspects Related to Its Structure and Applications. </w:t>
      </w:r>
      <w:r w:rsidRPr="009F4157">
        <w:rPr>
          <w:rFonts w:ascii="Calibri" w:hAnsi="Calibri" w:cs="Calibri"/>
          <w:i/>
          <w:iCs/>
        </w:rPr>
        <w:t>Minerals</w:t>
      </w:r>
      <w:r w:rsidRPr="009F4157">
        <w:rPr>
          <w:rFonts w:ascii="Calibri" w:hAnsi="Calibri" w:cs="Calibri"/>
        </w:rPr>
        <w:t xml:space="preserve">, </w:t>
      </w:r>
      <w:r w:rsidRPr="009F4157">
        <w:rPr>
          <w:rFonts w:ascii="Calibri" w:hAnsi="Calibri" w:cs="Calibri"/>
          <w:i/>
          <w:iCs/>
        </w:rPr>
        <w:t>12</w:t>
      </w:r>
      <w:r w:rsidRPr="009F4157">
        <w:rPr>
          <w:rFonts w:ascii="Calibri" w:hAnsi="Calibri" w:cs="Calibri"/>
        </w:rPr>
        <w:t>(12), 1628. https://doi.org/10.3390/min12121628</w:t>
      </w:r>
    </w:p>
    <w:p w14:paraId="74FCD95D"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Samart, K. (2022). </w:t>
      </w:r>
      <w:r w:rsidRPr="009F4157">
        <w:rPr>
          <w:rFonts w:ascii="Calibri" w:hAnsi="Calibri" w:cs="Calibri"/>
          <w:i/>
          <w:iCs/>
        </w:rPr>
        <w:t>Synthesis and Catalytic Application of Macroscopic Zeolite Beads with Hierarchical Porosity</w:t>
      </w:r>
      <w:r w:rsidRPr="009F4157">
        <w:rPr>
          <w:rFonts w:ascii="Calibri" w:hAnsi="Calibri" w:cs="Calibri"/>
        </w:rPr>
        <w:t>. https://doi.org/10.33612/diss.286267800</w:t>
      </w:r>
    </w:p>
    <w:p w14:paraId="232BC72A"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Sánchez-López, P., Kotolevich, Y., Yocupicio-Gaxiola, R. I., Antúnez-García, J., Kumar Chowdari, R., Petranovskii, V., &amp; Fuentes-Moyado, S. (2021). Recent Advances in Catalysis Based on Transition Metals Supported on Zeolites. </w:t>
      </w:r>
      <w:r w:rsidRPr="009F4157">
        <w:rPr>
          <w:rFonts w:ascii="Calibri" w:hAnsi="Calibri" w:cs="Calibri"/>
          <w:i/>
          <w:iCs/>
        </w:rPr>
        <w:t>Frontiers in Chemistry</w:t>
      </w:r>
      <w:r w:rsidRPr="009F4157">
        <w:rPr>
          <w:rFonts w:ascii="Calibri" w:hAnsi="Calibri" w:cs="Calibri"/>
        </w:rPr>
        <w:t xml:space="preserve">, </w:t>
      </w:r>
      <w:r w:rsidRPr="009F4157">
        <w:rPr>
          <w:rFonts w:ascii="Calibri" w:hAnsi="Calibri" w:cs="Calibri"/>
          <w:i/>
          <w:iCs/>
        </w:rPr>
        <w:t>9</w:t>
      </w:r>
      <w:r w:rsidRPr="009F4157">
        <w:rPr>
          <w:rFonts w:ascii="Calibri" w:hAnsi="Calibri" w:cs="Calibri"/>
        </w:rPr>
        <w:t>, 716745. https://doi.org/10.3389/FCHEM.2021.716745</w:t>
      </w:r>
    </w:p>
    <w:p w14:paraId="61844BD4"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Sazama, P., Pilar, R., Mokrzycki, L., Vondrová, A., Kaucky, D., Plšek, J., Sklenak, S., Stastny, P., &amp; Klein, P. (2016). Remarkably enhanced density and specific activity of active sites in Al-rich Cu-, Fe- and Co-</w:t>
      </w:r>
      <w:r w:rsidRPr="009F4157">
        <w:rPr>
          <w:rFonts w:ascii="Calibri" w:hAnsi="Calibri" w:cs="Calibri"/>
        </w:rPr>
        <w:lastRenderedPageBreak/>
        <w:t xml:space="preserve">beta zeolites for selective catalytic reduction of NOx. </w:t>
      </w:r>
      <w:r w:rsidRPr="009F4157">
        <w:rPr>
          <w:rFonts w:ascii="Calibri" w:hAnsi="Calibri" w:cs="Calibri"/>
          <w:i/>
          <w:iCs/>
        </w:rPr>
        <w:t>Applied Catalysis B-Environmental</w:t>
      </w:r>
      <w:r w:rsidRPr="009F4157">
        <w:rPr>
          <w:rFonts w:ascii="Calibri" w:hAnsi="Calibri" w:cs="Calibri"/>
        </w:rPr>
        <w:t xml:space="preserve">, </w:t>
      </w:r>
      <w:r w:rsidRPr="009F4157">
        <w:rPr>
          <w:rFonts w:ascii="Calibri" w:hAnsi="Calibri" w:cs="Calibri"/>
          <w:i/>
          <w:iCs/>
        </w:rPr>
        <w:t>189</w:t>
      </w:r>
      <w:r w:rsidRPr="009F4157">
        <w:rPr>
          <w:rFonts w:ascii="Calibri" w:hAnsi="Calibri" w:cs="Calibri"/>
        </w:rPr>
        <w:t>, 65–74. https://doi.org/10.1016/J.APCATB.2016.02.020</w:t>
      </w:r>
    </w:p>
    <w:p w14:paraId="2B5DFF59"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Schrettl, S., Schulte, B., &amp; Frauenrath, H. (2016). Templating for hierarchical structure control in carbon materials. </w:t>
      </w:r>
      <w:r w:rsidRPr="009F4157">
        <w:rPr>
          <w:rFonts w:ascii="Calibri" w:hAnsi="Calibri" w:cs="Calibri"/>
          <w:i/>
          <w:iCs/>
        </w:rPr>
        <w:t>Nanoscale</w:t>
      </w:r>
      <w:r w:rsidRPr="009F4157">
        <w:rPr>
          <w:rFonts w:ascii="Calibri" w:hAnsi="Calibri" w:cs="Calibri"/>
        </w:rPr>
        <w:t xml:space="preserve">, </w:t>
      </w:r>
      <w:r w:rsidRPr="009F4157">
        <w:rPr>
          <w:rFonts w:ascii="Calibri" w:hAnsi="Calibri" w:cs="Calibri"/>
          <w:i/>
          <w:iCs/>
        </w:rPr>
        <w:t>8</w:t>
      </w:r>
      <w:r w:rsidRPr="009F4157">
        <w:rPr>
          <w:rFonts w:ascii="Calibri" w:hAnsi="Calibri" w:cs="Calibri"/>
        </w:rPr>
        <w:t>(45), 18828–18848. https://doi.org/10.1039/C6NR06695J</w:t>
      </w:r>
    </w:p>
    <w:p w14:paraId="5019D26C"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Senila, M., &amp; Cadar, O. (2024). Modification of natural zeolites and their applications for heavy metal removal from polluted environments: Challenges, recent advances, and perspectives. </w:t>
      </w:r>
      <w:r w:rsidRPr="009F4157">
        <w:rPr>
          <w:rFonts w:ascii="Calibri" w:hAnsi="Calibri" w:cs="Calibri"/>
          <w:i/>
          <w:iCs/>
        </w:rPr>
        <w:t>Heliyon</w:t>
      </w:r>
      <w:r w:rsidRPr="009F4157">
        <w:rPr>
          <w:rFonts w:ascii="Calibri" w:hAnsi="Calibri" w:cs="Calibri"/>
        </w:rPr>
        <w:t xml:space="preserve">, </w:t>
      </w:r>
      <w:r w:rsidRPr="009F4157">
        <w:rPr>
          <w:rFonts w:ascii="Calibri" w:hAnsi="Calibri" w:cs="Calibri"/>
          <w:i/>
          <w:iCs/>
        </w:rPr>
        <w:t>10</w:t>
      </w:r>
      <w:r w:rsidRPr="009F4157">
        <w:rPr>
          <w:rFonts w:ascii="Calibri" w:hAnsi="Calibri" w:cs="Calibri"/>
        </w:rPr>
        <w:t>. https://doi.org/10.1016/j.heliyon.2024.e25303</w:t>
      </w:r>
    </w:p>
    <w:p w14:paraId="09AA51F4"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Serrano, D. P., Serrano, D. P., Escola, J. M., Pizarro, P., &amp; Pizarro, P. (2013). Synthesis strategies in the search for hierarchical zeolites. </w:t>
      </w:r>
      <w:r w:rsidRPr="009F4157">
        <w:rPr>
          <w:rFonts w:ascii="Calibri" w:hAnsi="Calibri" w:cs="Calibri"/>
          <w:i/>
          <w:iCs/>
        </w:rPr>
        <w:t>Chemical Society Reviews</w:t>
      </w:r>
      <w:r w:rsidRPr="009F4157">
        <w:rPr>
          <w:rFonts w:ascii="Calibri" w:hAnsi="Calibri" w:cs="Calibri"/>
        </w:rPr>
        <w:t xml:space="preserve">, </w:t>
      </w:r>
      <w:r w:rsidRPr="009F4157">
        <w:rPr>
          <w:rFonts w:ascii="Calibri" w:hAnsi="Calibri" w:cs="Calibri"/>
          <w:i/>
          <w:iCs/>
        </w:rPr>
        <w:t>42</w:t>
      </w:r>
      <w:r w:rsidRPr="009F4157">
        <w:rPr>
          <w:rFonts w:ascii="Calibri" w:hAnsi="Calibri" w:cs="Calibri"/>
        </w:rPr>
        <w:t>(9), 4004–4035. https://doi.org/10.1039/C2CS35330J</w:t>
      </w:r>
    </w:p>
    <w:p w14:paraId="6616B383"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Sonoda, J., Kamegawa, T., Kuwahara, Y., Mori, K., &amp; Yamashita, H. (2010). Hydrophobic Modification of Ti-Containing Zeolite (TS-1) and Their Applications in Liquid-Phase Selective Catalytic Reactions. </w:t>
      </w:r>
      <w:r w:rsidRPr="009F4157">
        <w:rPr>
          <w:rFonts w:ascii="Calibri" w:hAnsi="Calibri" w:cs="Calibri"/>
          <w:i/>
          <w:iCs/>
        </w:rPr>
        <w:t>Bulletin of the Chemical Society of Japan</w:t>
      </w:r>
      <w:r w:rsidRPr="009F4157">
        <w:rPr>
          <w:rFonts w:ascii="Calibri" w:hAnsi="Calibri" w:cs="Calibri"/>
        </w:rPr>
        <w:t xml:space="preserve">, </w:t>
      </w:r>
      <w:r w:rsidRPr="009F4157">
        <w:rPr>
          <w:rFonts w:ascii="Calibri" w:hAnsi="Calibri" w:cs="Calibri"/>
          <w:i/>
          <w:iCs/>
        </w:rPr>
        <w:t>83</w:t>
      </w:r>
      <w:r w:rsidRPr="009F4157">
        <w:rPr>
          <w:rFonts w:ascii="Calibri" w:hAnsi="Calibri" w:cs="Calibri"/>
        </w:rPr>
        <w:t>(5), 592–594. https://doi.org/10.1246/BCSJ.20090265</w:t>
      </w:r>
    </w:p>
    <w:p w14:paraId="0FF1996F"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Sun, M.-H., Gao, S., Hu, Z., Barakat, T., Liu, Z., Yu, S., Lyu, J., Li, Y., Xu, S., Chen, L.-H., &amp; Su, B.-L. (2022). Boosting molecular diffusion following the generalized Murray’s Law by constructing hierarchical zeolites for maximized catalytic activity. </w:t>
      </w:r>
      <w:r w:rsidRPr="009F4157">
        <w:rPr>
          <w:rFonts w:ascii="Calibri" w:hAnsi="Calibri" w:cs="Calibri"/>
          <w:i/>
          <w:iCs/>
        </w:rPr>
        <w:t>National Science Review</w:t>
      </w:r>
      <w:r w:rsidRPr="009F4157">
        <w:rPr>
          <w:rFonts w:ascii="Calibri" w:hAnsi="Calibri" w:cs="Calibri"/>
        </w:rPr>
        <w:t xml:space="preserve">, </w:t>
      </w:r>
      <w:r w:rsidRPr="009F4157">
        <w:rPr>
          <w:rFonts w:ascii="Calibri" w:hAnsi="Calibri" w:cs="Calibri"/>
          <w:i/>
          <w:iCs/>
        </w:rPr>
        <w:t>9</w:t>
      </w:r>
      <w:r w:rsidRPr="009F4157">
        <w:rPr>
          <w:rFonts w:ascii="Calibri" w:hAnsi="Calibri" w:cs="Calibri"/>
        </w:rPr>
        <w:t>(12). https://doi.org/10.1093/nsr/nwac236</w:t>
      </w:r>
    </w:p>
    <w:p w14:paraId="4297FFEE"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Tang, L., Shi, L., Bonneau, C., Sun, J., Yue, H., Ojuva, A., Lee, B. L., Kritikos, M., Bell, R. G., Bacsik, Z., Mink, J., Mink, J., &amp; Zou, X. (2008). A zeolite family with chiral and achiral structures built from the same building layer. </w:t>
      </w:r>
      <w:r w:rsidRPr="009F4157">
        <w:rPr>
          <w:rFonts w:ascii="Calibri" w:hAnsi="Calibri" w:cs="Calibri"/>
          <w:i/>
          <w:iCs/>
        </w:rPr>
        <w:t>Nature Materials</w:t>
      </w:r>
      <w:r w:rsidRPr="009F4157">
        <w:rPr>
          <w:rFonts w:ascii="Calibri" w:hAnsi="Calibri" w:cs="Calibri"/>
        </w:rPr>
        <w:t xml:space="preserve">, </w:t>
      </w:r>
      <w:r w:rsidRPr="009F4157">
        <w:rPr>
          <w:rFonts w:ascii="Calibri" w:hAnsi="Calibri" w:cs="Calibri"/>
          <w:i/>
          <w:iCs/>
        </w:rPr>
        <w:t>7</w:t>
      </w:r>
      <w:r w:rsidRPr="009F4157">
        <w:rPr>
          <w:rFonts w:ascii="Calibri" w:hAnsi="Calibri" w:cs="Calibri"/>
        </w:rPr>
        <w:t>(5), 381–385. https://doi.org/10.1038/NMAT2169</w:t>
      </w:r>
    </w:p>
    <w:p w14:paraId="5C4227AC"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Uchida, S., Eguchi, R., &amp; Mizuno, N. (2010). Zeotype Organic–Inorganic Ionic Crystals: Facile Cation Exchange and Controllable Sorption Properties. </w:t>
      </w:r>
      <w:r w:rsidRPr="009F4157">
        <w:rPr>
          <w:rFonts w:ascii="Calibri" w:hAnsi="Calibri" w:cs="Calibri"/>
          <w:i/>
          <w:iCs/>
        </w:rPr>
        <w:t>Angewandte Chemie</w:t>
      </w:r>
      <w:r w:rsidRPr="009F4157">
        <w:rPr>
          <w:rFonts w:ascii="Calibri" w:hAnsi="Calibri" w:cs="Calibri"/>
        </w:rPr>
        <w:t xml:space="preserve">, </w:t>
      </w:r>
      <w:r w:rsidRPr="009F4157">
        <w:rPr>
          <w:rFonts w:ascii="Calibri" w:hAnsi="Calibri" w:cs="Calibri"/>
          <w:i/>
          <w:iCs/>
        </w:rPr>
        <w:t>49</w:t>
      </w:r>
      <w:r w:rsidRPr="009F4157">
        <w:rPr>
          <w:rFonts w:ascii="Calibri" w:hAnsi="Calibri" w:cs="Calibri"/>
        </w:rPr>
        <w:t>(51), 9930–9934. https://doi.org/10.1002/ANIE.201005176</w:t>
      </w:r>
    </w:p>
    <w:p w14:paraId="70F8E5FF"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Valencia, S. (2021). Zeolitic Microporous Materials and Their Applications. </w:t>
      </w:r>
      <w:r w:rsidRPr="009F4157">
        <w:rPr>
          <w:rFonts w:ascii="Calibri" w:hAnsi="Calibri" w:cs="Calibri"/>
          <w:i/>
          <w:iCs/>
        </w:rPr>
        <w:t>Molecules</w:t>
      </w:r>
      <w:r w:rsidRPr="009F4157">
        <w:rPr>
          <w:rFonts w:ascii="Calibri" w:hAnsi="Calibri" w:cs="Calibri"/>
        </w:rPr>
        <w:t xml:space="preserve">, </w:t>
      </w:r>
      <w:r w:rsidRPr="009F4157">
        <w:rPr>
          <w:rFonts w:ascii="Calibri" w:hAnsi="Calibri" w:cs="Calibri"/>
          <w:i/>
          <w:iCs/>
        </w:rPr>
        <w:t>26</w:t>
      </w:r>
      <w:r w:rsidRPr="009F4157">
        <w:rPr>
          <w:rFonts w:ascii="Calibri" w:hAnsi="Calibri" w:cs="Calibri"/>
        </w:rPr>
        <w:t>(3), 730. https://doi.org/10.3390/MOLECULES26030730</w:t>
      </w:r>
    </w:p>
    <w:p w14:paraId="179C52C9"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Valtchev, V., Majano, G., Mintova, S., &amp; Pérez-Ramírez, J. (2013). Tailored crystalline microporous materials by post-synthesis modification. </w:t>
      </w:r>
      <w:r w:rsidRPr="009F4157">
        <w:rPr>
          <w:rFonts w:ascii="Calibri" w:hAnsi="Calibri" w:cs="Calibri"/>
          <w:i/>
          <w:iCs/>
        </w:rPr>
        <w:t>Chemical Society Reviews</w:t>
      </w:r>
      <w:r w:rsidRPr="009F4157">
        <w:rPr>
          <w:rFonts w:ascii="Calibri" w:hAnsi="Calibri" w:cs="Calibri"/>
        </w:rPr>
        <w:t xml:space="preserve">, </w:t>
      </w:r>
      <w:r w:rsidRPr="009F4157">
        <w:rPr>
          <w:rFonts w:ascii="Calibri" w:hAnsi="Calibri" w:cs="Calibri"/>
          <w:i/>
          <w:iCs/>
        </w:rPr>
        <w:t>42</w:t>
      </w:r>
      <w:r w:rsidRPr="009F4157">
        <w:rPr>
          <w:rFonts w:ascii="Calibri" w:hAnsi="Calibri" w:cs="Calibri"/>
        </w:rPr>
        <w:t>(1), 263–290. https://doi.org/10.1039/C2CS35196J</w:t>
      </w:r>
    </w:p>
    <w:p w14:paraId="6320B944"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Vishnu, D., Dhandapani, B., Kumar, K. S., Balaji, G., &amp; Mahadevan, S. (2021). </w:t>
      </w:r>
      <w:r w:rsidRPr="009F4157">
        <w:rPr>
          <w:rFonts w:ascii="Calibri" w:hAnsi="Calibri" w:cs="Calibri"/>
          <w:i/>
          <w:iCs/>
        </w:rPr>
        <w:t>Removal of heavy metals from mine waters by natural zeolites</w:t>
      </w:r>
      <w:r w:rsidRPr="009F4157">
        <w:rPr>
          <w:rFonts w:ascii="Calibri" w:hAnsi="Calibri" w:cs="Calibri"/>
        </w:rPr>
        <w:t>. Elsevier. https://doi.org/10.1016/B978-0-12-822965-1.00008-8</w:t>
      </w:r>
    </w:p>
    <w:p w14:paraId="79705425"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Wang, C. (2011). Study on method and application of ion-exchange in zeolite molecular sieve. </w:t>
      </w:r>
      <w:r w:rsidRPr="009F4157">
        <w:rPr>
          <w:rFonts w:ascii="Calibri" w:hAnsi="Calibri" w:cs="Calibri"/>
          <w:i/>
          <w:iCs/>
        </w:rPr>
        <w:t>Mining and Metallurgy</w:t>
      </w:r>
      <w:r w:rsidRPr="009F4157">
        <w:rPr>
          <w:rFonts w:ascii="Calibri" w:hAnsi="Calibri" w:cs="Calibri"/>
        </w:rPr>
        <w:t>.</w:t>
      </w:r>
    </w:p>
    <w:p w14:paraId="6559059A"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Wasielewski, S., Rott, E., Minke, R., &amp; Steinmetz, H. (2018). Evaluation of Different Clinoptilolite Zeolites as Adsorbent for Ammonium Removal from Highly Concentrated Synthetic Wastewater. </w:t>
      </w:r>
      <w:r w:rsidRPr="009F4157">
        <w:rPr>
          <w:rFonts w:ascii="Calibri" w:hAnsi="Calibri" w:cs="Calibri"/>
          <w:i/>
          <w:iCs/>
        </w:rPr>
        <w:t>Water</w:t>
      </w:r>
      <w:r w:rsidRPr="009F4157">
        <w:rPr>
          <w:rFonts w:ascii="Calibri" w:hAnsi="Calibri" w:cs="Calibri"/>
        </w:rPr>
        <w:t xml:space="preserve">, </w:t>
      </w:r>
      <w:r w:rsidRPr="009F4157">
        <w:rPr>
          <w:rFonts w:ascii="Calibri" w:hAnsi="Calibri" w:cs="Calibri"/>
          <w:i/>
          <w:iCs/>
        </w:rPr>
        <w:t>10</w:t>
      </w:r>
      <w:r w:rsidRPr="009F4157">
        <w:rPr>
          <w:rFonts w:ascii="Calibri" w:hAnsi="Calibri" w:cs="Calibri"/>
        </w:rPr>
        <w:t>(5), 584. https://doi.org/10.3390/W10050584</w:t>
      </w:r>
    </w:p>
    <w:p w14:paraId="2338D005"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Weckhuysen, B. M., &amp; Yu, J. (2015). Recent advances in zeolite chemistry and catalysis. </w:t>
      </w:r>
      <w:r w:rsidRPr="009F4157">
        <w:rPr>
          <w:rFonts w:ascii="Calibri" w:hAnsi="Calibri" w:cs="Calibri"/>
          <w:i/>
          <w:iCs/>
        </w:rPr>
        <w:t>Chemical Society Reviews</w:t>
      </w:r>
      <w:r w:rsidRPr="009F4157">
        <w:rPr>
          <w:rFonts w:ascii="Calibri" w:hAnsi="Calibri" w:cs="Calibri"/>
        </w:rPr>
        <w:t xml:space="preserve">, </w:t>
      </w:r>
      <w:r w:rsidRPr="009F4157">
        <w:rPr>
          <w:rFonts w:ascii="Calibri" w:hAnsi="Calibri" w:cs="Calibri"/>
          <w:i/>
          <w:iCs/>
        </w:rPr>
        <w:t>44</w:t>
      </w:r>
      <w:r w:rsidRPr="009F4157">
        <w:rPr>
          <w:rFonts w:ascii="Calibri" w:hAnsi="Calibri" w:cs="Calibri"/>
        </w:rPr>
        <w:t>(20), 7022–7024. https://doi.org/10.1039/C5CS90100F</w:t>
      </w:r>
    </w:p>
    <w:p w14:paraId="559118F2"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Wichtelová, B., Sobalik, Z., &amp; Dědeček, J. (2003). Redox catalysis over metallo-zeolites Contribution to environmental catalysis. </w:t>
      </w:r>
      <w:r w:rsidRPr="009F4157">
        <w:rPr>
          <w:rFonts w:ascii="Calibri" w:hAnsi="Calibri" w:cs="Calibri"/>
          <w:i/>
          <w:iCs/>
        </w:rPr>
        <w:t>Applied Catalysis B-Environmental</w:t>
      </w:r>
      <w:r w:rsidRPr="009F4157">
        <w:rPr>
          <w:rFonts w:ascii="Calibri" w:hAnsi="Calibri" w:cs="Calibri"/>
        </w:rPr>
        <w:t xml:space="preserve">, </w:t>
      </w:r>
      <w:r w:rsidRPr="009F4157">
        <w:rPr>
          <w:rFonts w:ascii="Calibri" w:hAnsi="Calibri" w:cs="Calibri"/>
          <w:i/>
          <w:iCs/>
        </w:rPr>
        <w:t>41</w:t>
      </w:r>
      <w:r w:rsidRPr="009F4157">
        <w:rPr>
          <w:rFonts w:ascii="Calibri" w:hAnsi="Calibri" w:cs="Calibri"/>
        </w:rPr>
        <w:t>(1), 97–114. https://doi.org/10.1016/S0926-3373(02)00196-0</w:t>
      </w:r>
    </w:p>
    <w:p w14:paraId="3A76E08B"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lastRenderedPageBreak/>
        <w:t xml:space="preserve">Wu, Q., Ma, Y., Wang, S., Meng, X., &amp; Xiao, F.-S. (2019). 110th Anniversary: Sustainable Synthesis of Zeolites: From Fundamental Research to Industrial Production. </w:t>
      </w:r>
      <w:r w:rsidRPr="009F4157">
        <w:rPr>
          <w:rFonts w:ascii="Calibri" w:hAnsi="Calibri" w:cs="Calibri"/>
          <w:i/>
          <w:iCs/>
        </w:rPr>
        <w:t>Industrial &amp; Engineering Chemistry Research</w:t>
      </w:r>
      <w:r w:rsidRPr="009F4157">
        <w:rPr>
          <w:rFonts w:ascii="Calibri" w:hAnsi="Calibri" w:cs="Calibri"/>
        </w:rPr>
        <w:t xml:space="preserve">, </w:t>
      </w:r>
      <w:r w:rsidRPr="009F4157">
        <w:rPr>
          <w:rFonts w:ascii="Calibri" w:hAnsi="Calibri" w:cs="Calibri"/>
          <w:i/>
          <w:iCs/>
        </w:rPr>
        <w:t>58</w:t>
      </w:r>
      <w:r w:rsidRPr="009F4157">
        <w:rPr>
          <w:rFonts w:ascii="Calibri" w:hAnsi="Calibri" w:cs="Calibri"/>
        </w:rPr>
        <w:t>(27), 11653–11658. https://doi.org/10.1021/ACS.IECR.9B02054</w:t>
      </w:r>
    </w:p>
    <w:p w14:paraId="7D910C29"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Xia, Y., Mokaya, R., Walker, G. S., &amp; Zhu, Y. (2011). Superior CO2 Adsorption Capacity on N‐doped, High‐Surface‐Area, Microporous Carbons Templated from Zeolite. </w:t>
      </w:r>
      <w:r w:rsidRPr="009F4157">
        <w:rPr>
          <w:rFonts w:ascii="Calibri" w:hAnsi="Calibri" w:cs="Calibri"/>
          <w:i/>
          <w:iCs/>
        </w:rPr>
        <w:t>Advanced Energy Materials</w:t>
      </w:r>
      <w:r w:rsidRPr="009F4157">
        <w:rPr>
          <w:rFonts w:ascii="Calibri" w:hAnsi="Calibri" w:cs="Calibri"/>
        </w:rPr>
        <w:t xml:space="preserve">, </w:t>
      </w:r>
      <w:r w:rsidRPr="009F4157">
        <w:rPr>
          <w:rFonts w:ascii="Calibri" w:hAnsi="Calibri" w:cs="Calibri"/>
          <w:i/>
          <w:iCs/>
        </w:rPr>
        <w:t>1</w:t>
      </w:r>
      <w:r w:rsidRPr="009F4157">
        <w:rPr>
          <w:rFonts w:ascii="Calibri" w:hAnsi="Calibri" w:cs="Calibri"/>
        </w:rPr>
        <w:t>(4), 678–683. https://doi.org/10.1002/AENM.201100061</w:t>
      </w:r>
    </w:p>
    <w:p w14:paraId="408C6EAA"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Xu, H., &amp; Wu, P. (2022). New progress in zeolite synthesis and catalysis. </w:t>
      </w:r>
      <w:r w:rsidRPr="009F4157">
        <w:rPr>
          <w:rFonts w:ascii="Calibri" w:hAnsi="Calibri" w:cs="Calibri"/>
          <w:i/>
          <w:iCs/>
        </w:rPr>
        <w:t>National Science Review</w:t>
      </w:r>
      <w:r w:rsidRPr="009F4157">
        <w:rPr>
          <w:rFonts w:ascii="Calibri" w:hAnsi="Calibri" w:cs="Calibri"/>
        </w:rPr>
        <w:t xml:space="preserve">, </w:t>
      </w:r>
      <w:r w:rsidRPr="009F4157">
        <w:rPr>
          <w:rFonts w:ascii="Calibri" w:hAnsi="Calibri" w:cs="Calibri"/>
          <w:i/>
          <w:iCs/>
        </w:rPr>
        <w:t>9</w:t>
      </w:r>
      <w:r w:rsidRPr="009F4157">
        <w:rPr>
          <w:rFonts w:ascii="Calibri" w:hAnsi="Calibri" w:cs="Calibri"/>
        </w:rPr>
        <w:t>(9). https://doi.org/10.1093/nsr/nwac045</w:t>
      </w:r>
    </w:p>
    <w:p w14:paraId="667E4DA4"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Xue, T., &amp; Yang, L. (2021). Zeolite-Based Materials for the Catalytic Oxidation of VOCs: A Mini Review. </w:t>
      </w:r>
      <w:r w:rsidRPr="009F4157">
        <w:rPr>
          <w:rFonts w:ascii="Calibri" w:hAnsi="Calibri" w:cs="Calibri"/>
          <w:i/>
          <w:iCs/>
        </w:rPr>
        <w:t>Frontiers in Chemistry</w:t>
      </w:r>
      <w:r w:rsidRPr="009F4157">
        <w:rPr>
          <w:rFonts w:ascii="Calibri" w:hAnsi="Calibri" w:cs="Calibri"/>
        </w:rPr>
        <w:t xml:space="preserve">, </w:t>
      </w:r>
      <w:r w:rsidRPr="009F4157">
        <w:rPr>
          <w:rFonts w:ascii="Calibri" w:hAnsi="Calibri" w:cs="Calibri"/>
          <w:i/>
          <w:iCs/>
        </w:rPr>
        <w:t>9</w:t>
      </w:r>
      <w:r w:rsidRPr="009F4157">
        <w:rPr>
          <w:rFonts w:ascii="Calibri" w:hAnsi="Calibri" w:cs="Calibri"/>
        </w:rPr>
        <w:t>, 751581. https://doi.org/10.3389/FCHEM.2021.751581</w:t>
      </w:r>
    </w:p>
    <w:p w14:paraId="16757D46"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Yang, F., Zhao, H., &amp; Zhang, X. (2023). Recent progress in crosslinking strategies for improving stability and performance of biosensors. </w:t>
      </w:r>
      <w:r w:rsidRPr="009F4157">
        <w:rPr>
          <w:rFonts w:ascii="Calibri" w:hAnsi="Calibri" w:cs="Calibri"/>
          <w:i/>
          <w:iCs/>
        </w:rPr>
        <w:t>Analytical Chemistry</w:t>
      </w:r>
      <w:r w:rsidRPr="009F4157">
        <w:rPr>
          <w:rFonts w:ascii="Calibri" w:hAnsi="Calibri" w:cs="Calibri"/>
        </w:rPr>
        <w:t xml:space="preserve">, </w:t>
      </w:r>
      <w:r w:rsidRPr="009F4157">
        <w:rPr>
          <w:rFonts w:ascii="Calibri" w:hAnsi="Calibri" w:cs="Calibri"/>
          <w:i/>
          <w:iCs/>
        </w:rPr>
        <w:t>95</w:t>
      </w:r>
      <w:r w:rsidRPr="009F4157">
        <w:rPr>
          <w:rFonts w:ascii="Calibri" w:hAnsi="Calibri" w:cs="Calibri"/>
        </w:rPr>
        <w:t>, 2284–2293. https://doi.org/10.1021/acs.analchem.2c04321</w:t>
      </w:r>
    </w:p>
    <w:p w14:paraId="3453A119"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Yang, L., Lin, Y., Zhao, Y., Li, J., Tian, Z., Wu, Y., Hu, H., Wang, H., &amp; Chen, L. (2024). </w:t>
      </w:r>
      <w:r w:rsidRPr="009F4157">
        <w:rPr>
          <w:rFonts w:ascii="Calibri" w:hAnsi="Calibri" w:cs="Calibri"/>
          <w:i/>
          <w:iCs/>
        </w:rPr>
        <w:t>Facilely Grafting Small Amine Molecules into Co-Exchanged Zeolite for Enhancing CO2 Adsorption</w:t>
      </w:r>
      <w:r w:rsidRPr="009F4157">
        <w:rPr>
          <w:rFonts w:ascii="Calibri" w:hAnsi="Calibri" w:cs="Calibri"/>
        </w:rPr>
        <w:t>. https://doi.org/10.1021/acs.iecr.3c04422</w:t>
      </w:r>
    </w:p>
    <w:p w14:paraId="07581E8B"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Yu, J., &amp; Zhao, D. (2022a). Preface to special topic on new era of zeolite science. </w:t>
      </w:r>
      <w:r w:rsidRPr="009F4157">
        <w:rPr>
          <w:rFonts w:ascii="Calibri" w:hAnsi="Calibri" w:cs="Calibri"/>
          <w:i/>
          <w:iCs/>
        </w:rPr>
        <w:t>National Science Review</w:t>
      </w:r>
      <w:r w:rsidRPr="009F4157">
        <w:rPr>
          <w:rFonts w:ascii="Calibri" w:hAnsi="Calibri" w:cs="Calibri"/>
        </w:rPr>
        <w:t xml:space="preserve">, </w:t>
      </w:r>
      <w:r w:rsidRPr="009F4157">
        <w:rPr>
          <w:rFonts w:ascii="Calibri" w:hAnsi="Calibri" w:cs="Calibri"/>
          <w:i/>
          <w:iCs/>
        </w:rPr>
        <w:t>9</w:t>
      </w:r>
      <w:r w:rsidRPr="009F4157">
        <w:rPr>
          <w:rFonts w:ascii="Calibri" w:hAnsi="Calibri" w:cs="Calibri"/>
        </w:rPr>
        <w:t>(9). https://doi.org/10.1093/nsr/nwac157</w:t>
      </w:r>
    </w:p>
    <w:p w14:paraId="5A986188"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Yu, J., &amp; Zhao, D. (2022b). Preface to special topic on new era of zeolite science. </w:t>
      </w:r>
      <w:r w:rsidRPr="009F4157">
        <w:rPr>
          <w:rFonts w:ascii="Calibri" w:hAnsi="Calibri" w:cs="Calibri"/>
          <w:i/>
          <w:iCs/>
        </w:rPr>
        <w:t>National Science Review</w:t>
      </w:r>
      <w:r w:rsidRPr="009F4157">
        <w:rPr>
          <w:rFonts w:ascii="Calibri" w:hAnsi="Calibri" w:cs="Calibri"/>
        </w:rPr>
        <w:t xml:space="preserve">, </w:t>
      </w:r>
      <w:r w:rsidRPr="009F4157">
        <w:rPr>
          <w:rFonts w:ascii="Calibri" w:hAnsi="Calibri" w:cs="Calibri"/>
          <w:i/>
          <w:iCs/>
        </w:rPr>
        <w:t>9</w:t>
      </w:r>
      <w:r w:rsidRPr="009F4157">
        <w:rPr>
          <w:rFonts w:ascii="Calibri" w:hAnsi="Calibri" w:cs="Calibri"/>
        </w:rPr>
        <w:t>(9). https://doi.org/10.1093/nsr/nwac157</w:t>
      </w:r>
    </w:p>
    <w:p w14:paraId="22E29099"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Yue, Y., Haibo, Z., Wang, T., &amp; Bao, X. (2020). Green fabrication of hierarchical zeolites from natural minerals. </w:t>
      </w:r>
      <w:r w:rsidRPr="009F4157">
        <w:rPr>
          <w:rFonts w:ascii="Calibri" w:hAnsi="Calibri" w:cs="Calibri"/>
          <w:i/>
          <w:iCs/>
        </w:rPr>
        <w:t>National Science Review</w:t>
      </w:r>
      <w:r w:rsidRPr="009F4157">
        <w:rPr>
          <w:rFonts w:ascii="Calibri" w:hAnsi="Calibri" w:cs="Calibri"/>
        </w:rPr>
        <w:t xml:space="preserve">, </w:t>
      </w:r>
      <w:r w:rsidRPr="009F4157">
        <w:rPr>
          <w:rFonts w:ascii="Calibri" w:hAnsi="Calibri" w:cs="Calibri"/>
          <w:i/>
          <w:iCs/>
        </w:rPr>
        <w:t>7</w:t>
      </w:r>
      <w:r w:rsidRPr="009F4157">
        <w:rPr>
          <w:rFonts w:ascii="Calibri" w:hAnsi="Calibri" w:cs="Calibri"/>
        </w:rPr>
        <w:t>(11), 1632–1634. https://doi.org/10.1093/NSR/NWAA197</w:t>
      </w:r>
    </w:p>
    <w:p w14:paraId="68D21087"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Zaitan, H., Manero, M.-H., &amp; Valdés, H. (2016). Application of high silica zeolite ZSM-5 in a hybrid treatment process based on sequential adsorption and ozonation for VOCs elimination. </w:t>
      </w:r>
      <w:r w:rsidRPr="009F4157">
        <w:rPr>
          <w:rFonts w:ascii="Calibri" w:hAnsi="Calibri" w:cs="Calibri"/>
          <w:i/>
          <w:iCs/>
        </w:rPr>
        <w:t>Journal of Environmental Sciences-China</w:t>
      </w:r>
      <w:r w:rsidRPr="009F4157">
        <w:rPr>
          <w:rFonts w:ascii="Calibri" w:hAnsi="Calibri" w:cs="Calibri"/>
        </w:rPr>
        <w:t xml:space="preserve">, </w:t>
      </w:r>
      <w:r w:rsidRPr="009F4157">
        <w:rPr>
          <w:rFonts w:ascii="Calibri" w:hAnsi="Calibri" w:cs="Calibri"/>
          <w:i/>
          <w:iCs/>
        </w:rPr>
        <w:t>41</w:t>
      </w:r>
      <w:r w:rsidRPr="009F4157">
        <w:rPr>
          <w:rFonts w:ascii="Calibri" w:hAnsi="Calibri" w:cs="Calibri"/>
        </w:rPr>
        <w:t>(3), 59–68. https://doi.org/10.1016/J.JES.2015.05.021</w:t>
      </w:r>
    </w:p>
    <w:p w14:paraId="5DD0E7CD"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Zhang, W., Zhang, T., Lv, Y., Wang, J., Gao, X., Gu, Z., Li, S., Ao, H., &amp; Fang, D. (2024). Recent Progress on the Synthesis and Applications of Zeolites from Industrial Solid Wastes. </w:t>
      </w:r>
      <w:r w:rsidRPr="009F4157">
        <w:rPr>
          <w:rFonts w:ascii="Calibri" w:hAnsi="Calibri" w:cs="Calibri"/>
          <w:i/>
          <w:iCs/>
        </w:rPr>
        <w:t>Catalysts</w:t>
      </w:r>
      <w:r w:rsidRPr="009F4157">
        <w:rPr>
          <w:rFonts w:ascii="Calibri" w:hAnsi="Calibri" w:cs="Calibri"/>
        </w:rPr>
        <w:t xml:space="preserve">, </w:t>
      </w:r>
      <w:r w:rsidRPr="009F4157">
        <w:rPr>
          <w:rFonts w:ascii="Calibri" w:hAnsi="Calibri" w:cs="Calibri"/>
          <w:i/>
          <w:iCs/>
        </w:rPr>
        <w:t>14</w:t>
      </w:r>
      <w:r w:rsidRPr="009F4157">
        <w:rPr>
          <w:rFonts w:ascii="Calibri" w:hAnsi="Calibri" w:cs="Calibri"/>
        </w:rPr>
        <w:t>(10), 734. https://doi.org/10.3390/catal14100734</w:t>
      </w:r>
    </w:p>
    <w:p w14:paraId="32599EBB" w14:textId="77777777" w:rsidR="009F4157" w:rsidRPr="009F4157" w:rsidRDefault="009F4157" w:rsidP="009F4157">
      <w:pPr>
        <w:pStyle w:val="Bibliography"/>
        <w:spacing w:line="276" w:lineRule="auto"/>
        <w:contextualSpacing/>
        <w:jc w:val="both"/>
        <w:rPr>
          <w:rFonts w:ascii="Calibri" w:hAnsi="Calibri" w:cs="Calibri"/>
        </w:rPr>
      </w:pPr>
      <w:r w:rsidRPr="009F4157">
        <w:rPr>
          <w:rFonts w:ascii="Calibri" w:hAnsi="Calibri" w:cs="Calibri"/>
        </w:rPr>
        <w:t xml:space="preserve">Zhao, Y. (2016). Review of the Natural, Modified, and Synthetic Zeolites for Heavy Metals Removal from Wastewater. </w:t>
      </w:r>
      <w:r w:rsidRPr="009F4157">
        <w:rPr>
          <w:rFonts w:ascii="Calibri" w:hAnsi="Calibri" w:cs="Calibri"/>
          <w:i/>
          <w:iCs/>
        </w:rPr>
        <w:t>Environmental Engineering Science</w:t>
      </w:r>
      <w:r w:rsidRPr="009F4157">
        <w:rPr>
          <w:rFonts w:ascii="Calibri" w:hAnsi="Calibri" w:cs="Calibri"/>
        </w:rPr>
        <w:t xml:space="preserve">, </w:t>
      </w:r>
      <w:r w:rsidRPr="009F4157">
        <w:rPr>
          <w:rFonts w:ascii="Calibri" w:hAnsi="Calibri" w:cs="Calibri"/>
          <w:i/>
          <w:iCs/>
        </w:rPr>
        <w:t>33</w:t>
      </w:r>
      <w:r w:rsidRPr="009F4157">
        <w:rPr>
          <w:rFonts w:ascii="Calibri" w:hAnsi="Calibri" w:cs="Calibri"/>
        </w:rPr>
        <w:t>(7), 443–454. https://doi.org/10.1089/EES.2015.0166</w:t>
      </w:r>
    </w:p>
    <w:p w14:paraId="5A5522AD" w14:textId="1CF87BED" w:rsidR="00F15093" w:rsidRPr="0006481A" w:rsidRDefault="00F15093" w:rsidP="009F4157">
      <w:pPr>
        <w:pStyle w:val="ListParagraph"/>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fldChar w:fldCharType="end"/>
      </w:r>
    </w:p>
    <w:p w14:paraId="0745312A" w14:textId="5AD06DAA" w:rsidR="00510DD2" w:rsidRDefault="00510DD2" w:rsidP="009F4157">
      <w:pPr>
        <w:spacing w:after="0" w:line="276" w:lineRule="auto"/>
        <w:contextualSpacing/>
        <w:jc w:val="both"/>
        <w:rPr>
          <w:rFonts w:ascii="Times New Roman" w:hAnsi="Times New Roman" w:cs="Times New Roman"/>
          <w:sz w:val="24"/>
          <w:szCs w:val="24"/>
        </w:rPr>
      </w:pPr>
      <w:r w:rsidRPr="000C6103">
        <w:rPr>
          <w:rFonts w:ascii="Times New Roman" w:hAnsi="Times New Roman" w:cs="Times New Roman"/>
          <w:sz w:val="24"/>
          <w:szCs w:val="24"/>
        </w:rPr>
        <w:br w:type="page"/>
      </w:r>
    </w:p>
    <w:sectPr w:rsidR="00510DD2">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091143" w14:textId="77777777" w:rsidR="00834F64" w:rsidRDefault="00834F64" w:rsidP="00BA3F38">
      <w:pPr>
        <w:spacing w:after="0" w:line="240" w:lineRule="auto"/>
      </w:pPr>
      <w:r>
        <w:separator/>
      </w:r>
    </w:p>
  </w:endnote>
  <w:endnote w:type="continuationSeparator" w:id="0">
    <w:p w14:paraId="6F9D7DC3" w14:textId="77777777" w:rsidR="00834F64" w:rsidRDefault="00834F64" w:rsidP="00BA3F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756FE2" w14:textId="77777777" w:rsidR="00BA3F38" w:rsidRDefault="00BA3F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6C5D61" w14:textId="77777777" w:rsidR="00BA3F38" w:rsidRDefault="00BA3F3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9A80E9" w14:textId="77777777" w:rsidR="00BA3F38" w:rsidRDefault="00BA3F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CEAC63" w14:textId="77777777" w:rsidR="00834F64" w:rsidRDefault="00834F64" w:rsidP="00BA3F38">
      <w:pPr>
        <w:spacing w:after="0" w:line="240" w:lineRule="auto"/>
      </w:pPr>
      <w:r>
        <w:separator/>
      </w:r>
    </w:p>
  </w:footnote>
  <w:footnote w:type="continuationSeparator" w:id="0">
    <w:p w14:paraId="127A35B4" w14:textId="77777777" w:rsidR="00834F64" w:rsidRDefault="00834F64" w:rsidP="00BA3F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124FED" w14:textId="6375B90B" w:rsidR="00BA3F38" w:rsidRDefault="00BA3F38">
    <w:pPr>
      <w:pStyle w:val="Header"/>
    </w:pPr>
    <w:r>
      <w:rPr>
        <w:noProof/>
      </w:rPr>
      <w:pict w14:anchorId="16E17C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5079969"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3DD91E" w14:textId="7A57E282" w:rsidR="00BA3F38" w:rsidRDefault="00BA3F38">
    <w:pPr>
      <w:pStyle w:val="Header"/>
    </w:pPr>
    <w:r>
      <w:rPr>
        <w:noProof/>
      </w:rPr>
      <w:pict w14:anchorId="2B4B14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5079970"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F1473F" w14:textId="125D083B" w:rsidR="00BA3F38" w:rsidRDefault="00BA3F38">
    <w:pPr>
      <w:pStyle w:val="Header"/>
    </w:pPr>
    <w:r>
      <w:rPr>
        <w:noProof/>
      </w:rPr>
      <w:pict w14:anchorId="79C4EA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5079968"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D45827"/>
    <w:multiLevelType w:val="hybridMultilevel"/>
    <w:tmpl w:val="3894DF8A"/>
    <w:lvl w:ilvl="0" w:tplc="791453E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1707718"/>
    <w:multiLevelType w:val="hybridMultilevel"/>
    <w:tmpl w:val="4BBCFA50"/>
    <w:lvl w:ilvl="0" w:tplc="91F272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D003342"/>
    <w:multiLevelType w:val="hybridMultilevel"/>
    <w:tmpl w:val="DFC4DF08"/>
    <w:lvl w:ilvl="0" w:tplc="3CF02B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7568"/>
    <w:rsid w:val="00006AF9"/>
    <w:rsid w:val="000110C9"/>
    <w:rsid w:val="00011240"/>
    <w:rsid w:val="00023398"/>
    <w:rsid w:val="00034A16"/>
    <w:rsid w:val="000503D4"/>
    <w:rsid w:val="00050BE9"/>
    <w:rsid w:val="00052582"/>
    <w:rsid w:val="00054045"/>
    <w:rsid w:val="00054FAC"/>
    <w:rsid w:val="000555EF"/>
    <w:rsid w:val="0006481A"/>
    <w:rsid w:val="00072041"/>
    <w:rsid w:val="00080EDC"/>
    <w:rsid w:val="00083D04"/>
    <w:rsid w:val="00095B41"/>
    <w:rsid w:val="000C07BB"/>
    <w:rsid w:val="000C6103"/>
    <w:rsid w:val="000D13D6"/>
    <w:rsid w:val="000E30D3"/>
    <w:rsid w:val="000E504E"/>
    <w:rsid w:val="000E726C"/>
    <w:rsid w:val="000F0566"/>
    <w:rsid w:val="000F47C2"/>
    <w:rsid w:val="001056A9"/>
    <w:rsid w:val="00112FEB"/>
    <w:rsid w:val="00114668"/>
    <w:rsid w:val="00130846"/>
    <w:rsid w:val="00131A46"/>
    <w:rsid w:val="001325A1"/>
    <w:rsid w:val="00163030"/>
    <w:rsid w:val="00170417"/>
    <w:rsid w:val="001716A4"/>
    <w:rsid w:val="00185824"/>
    <w:rsid w:val="001875B1"/>
    <w:rsid w:val="001904A8"/>
    <w:rsid w:val="001930E8"/>
    <w:rsid w:val="001A6CA6"/>
    <w:rsid w:val="001B03D8"/>
    <w:rsid w:val="001B3D82"/>
    <w:rsid w:val="001C1DDB"/>
    <w:rsid w:val="001C3FB0"/>
    <w:rsid w:val="001C7AEA"/>
    <w:rsid w:val="001D0837"/>
    <w:rsid w:val="001D5AC0"/>
    <w:rsid w:val="001F46DD"/>
    <w:rsid w:val="001F4E51"/>
    <w:rsid w:val="00202182"/>
    <w:rsid w:val="0020662E"/>
    <w:rsid w:val="0020663C"/>
    <w:rsid w:val="00206E00"/>
    <w:rsid w:val="002071C2"/>
    <w:rsid w:val="00211E59"/>
    <w:rsid w:val="00214131"/>
    <w:rsid w:val="00215BAA"/>
    <w:rsid w:val="00230849"/>
    <w:rsid w:val="002355DE"/>
    <w:rsid w:val="0023724F"/>
    <w:rsid w:val="002376AE"/>
    <w:rsid w:val="0024086A"/>
    <w:rsid w:val="00243C0C"/>
    <w:rsid w:val="0024452C"/>
    <w:rsid w:val="0025123B"/>
    <w:rsid w:val="00256EF9"/>
    <w:rsid w:val="0025710A"/>
    <w:rsid w:val="0025732A"/>
    <w:rsid w:val="00260806"/>
    <w:rsid w:val="0028438C"/>
    <w:rsid w:val="00286D13"/>
    <w:rsid w:val="002A5E19"/>
    <w:rsid w:val="002D1D87"/>
    <w:rsid w:val="002D21F9"/>
    <w:rsid w:val="002D252C"/>
    <w:rsid w:val="002F46BE"/>
    <w:rsid w:val="002F6593"/>
    <w:rsid w:val="0030222B"/>
    <w:rsid w:val="00305A78"/>
    <w:rsid w:val="0031755B"/>
    <w:rsid w:val="00322D4E"/>
    <w:rsid w:val="003230BC"/>
    <w:rsid w:val="0032528E"/>
    <w:rsid w:val="00327503"/>
    <w:rsid w:val="00332002"/>
    <w:rsid w:val="00335FD4"/>
    <w:rsid w:val="00340A6B"/>
    <w:rsid w:val="00346B19"/>
    <w:rsid w:val="003524AA"/>
    <w:rsid w:val="00362D10"/>
    <w:rsid w:val="00367F41"/>
    <w:rsid w:val="00370B04"/>
    <w:rsid w:val="003A2212"/>
    <w:rsid w:val="003A61A8"/>
    <w:rsid w:val="003A747F"/>
    <w:rsid w:val="003D35A0"/>
    <w:rsid w:val="003D5D59"/>
    <w:rsid w:val="003F0FF2"/>
    <w:rsid w:val="003F57C1"/>
    <w:rsid w:val="003F6535"/>
    <w:rsid w:val="00400ABC"/>
    <w:rsid w:val="00413FD2"/>
    <w:rsid w:val="004161A2"/>
    <w:rsid w:val="00427110"/>
    <w:rsid w:val="0044215E"/>
    <w:rsid w:val="00442CEE"/>
    <w:rsid w:val="00445021"/>
    <w:rsid w:val="00446BA1"/>
    <w:rsid w:val="00456EA0"/>
    <w:rsid w:val="00462B21"/>
    <w:rsid w:val="0047153F"/>
    <w:rsid w:val="004A40E8"/>
    <w:rsid w:val="004B1153"/>
    <w:rsid w:val="004B2DC1"/>
    <w:rsid w:val="004B312D"/>
    <w:rsid w:val="004B67EE"/>
    <w:rsid w:val="004B7422"/>
    <w:rsid w:val="004C068F"/>
    <w:rsid w:val="004C07D2"/>
    <w:rsid w:val="004C6723"/>
    <w:rsid w:val="004D0B7C"/>
    <w:rsid w:val="004E1B3F"/>
    <w:rsid w:val="00503ED1"/>
    <w:rsid w:val="00510DD2"/>
    <w:rsid w:val="0052042C"/>
    <w:rsid w:val="005228C3"/>
    <w:rsid w:val="00530EE9"/>
    <w:rsid w:val="0054525B"/>
    <w:rsid w:val="00545E12"/>
    <w:rsid w:val="005475D3"/>
    <w:rsid w:val="0055318C"/>
    <w:rsid w:val="00554A09"/>
    <w:rsid w:val="00555C69"/>
    <w:rsid w:val="00562193"/>
    <w:rsid w:val="005678DE"/>
    <w:rsid w:val="00572AB5"/>
    <w:rsid w:val="00575BE3"/>
    <w:rsid w:val="00577B0D"/>
    <w:rsid w:val="0058162A"/>
    <w:rsid w:val="00586978"/>
    <w:rsid w:val="0059128C"/>
    <w:rsid w:val="00594835"/>
    <w:rsid w:val="005A2678"/>
    <w:rsid w:val="005A7865"/>
    <w:rsid w:val="005B23A4"/>
    <w:rsid w:val="005C3901"/>
    <w:rsid w:val="005C7669"/>
    <w:rsid w:val="005D0F17"/>
    <w:rsid w:val="005D29A1"/>
    <w:rsid w:val="005D6C82"/>
    <w:rsid w:val="005F0434"/>
    <w:rsid w:val="00600A85"/>
    <w:rsid w:val="0060486E"/>
    <w:rsid w:val="00610387"/>
    <w:rsid w:val="0061691D"/>
    <w:rsid w:val="00620E5F"/>
    <w:rsid w:val="00621233"/>
    <w:rsid w:val="006402ED"/>
    <w:rsid w:val="006428B5"/>
    <w:rsid w:val="00654266"/>
    <w:rsid w:val="00667B64"/>
    <w:rsid w:val="006714EB"/>
    <w:rsid w:val="0067176F"/>
    <w:rsid w:val="00681961"/>
    <w:rsid w:val="00682E02"/>
    <w:rsid w:val="00692FC8"/>
    <w:rsid w:val="006A7FCA"/>
    <w:rsid w:val="006B23AE"/>
    <w:rsid w:val="006B5DAA"/>
    <w:rsid w:val="006B6109"/>
    <w:rsid w:val="006B672B"/>
    <w:rsid w:val="006D49C3"/>
    <w:rsid w:val="006D6BEC"/>
    <w:rsid w:val="006E77DB"/>
    <w:rsid w:val="006E7DBB"/>
    <w:rsid w:val="006F0338"/>
    <w:rsid w:val="006F0F07"/>
    <w:rsid w:val="006F2C6C"/>
    <w:rsid w:val="00700814"/>
    <w:rsid w:val="00702B18"/>
    <w:rsid w:val="00712A1E"/>
    <w:rsid w:val="007153E9"/>
    <w:rsid w:val="0071673D"/>
    <w:rsid w:val="00735B75"/>
    <w:rsid w:val="00745562"/>
    <w:rsid w:val="007478E4"/>
    <w:rsid w:val="00751350"/>
    <w:rsid w:val="00751A39"/>
    <w:rsid w:val="00781D66"/>
    <w:rsid w:val="00782604"/>
    <w:rsid w:val="0078574B"/>
    <w:rsid w:val="00787568"/>
    <w:rsid w:val="00797FC8"/>
    <w:rsid w:val="007B0BEA"/>
    <w:rsid w:val="007C6753"/>
    <w:rsid w:val="007D36D7"/>
    <w:rsid w:val="007E15F1"/>
    <w:rsid w:val="007E22ED"/>
    <w:rsid w:val="007F0778"/>
    <w:rsid w:val="00802A6A"/>
    <w:rsid w:val="008055C2"/>
    <w:rsid w:val="008078E6"/>
    <w:rsid w:val="008222D0"/>
    <w:rsid w:val="00834F64"/>
    <w:rsid w:val="00836729"/>
    <w:rsid w:val="00852543"/>
    <w:rsid w:val="00853459"/>
    <w:rsid w:val="008821E5"/>
    <w:rsid w:val="008824A8"/>
    <w:rsid w:val="00887921"/>
    <w:rsid w:val="00896B86"/>
    <w:rsid w:val="008B298B"/>
    <w:rsid w:val="008D238C"/>
    <w:rsid w:val="008D3C93"/>
    <w:rsid w:val="008D7553"/>
    <w:rsid w:val="008E451A"/>
    <w:rsid w:val="008E513F"/>
    <w:rsid w:val="008E521F"/>
    <w:rsid w:val="008E737E"/>
    <w:rsid w:val="008F4F99"/>
    <w:rsid w:val="008F7F88"/>
    <w:rsid w:val="00900609"/>
    <w:rsid w:val="0090087F"/>
    <w:rsid w:val="009127A6"/>
    <w:rsid w:val="0092060E"/>
    <w:rsid w:val="00924EB7"/>
    <w:rsid w:val="00925248"/>
    <w:rsid w:val="00953342"/>
    <w:rsid w:val="00963CEB"/>
    <w:rsid w:val="00965C6D"/>
    <w:rsid w:val="00970668"/>
    <w:rsid w:val="0098774B"/>
    <w:rsid w:val="009963D4"/>
    <w:rsid w:val="009B06E9"/>
    <w:rsid w:val="009B1C7C"/>
    <w:rsid w:val="009C03E2"/>
    <w:rsid w:val="009C5CC9"/>
    <w:rsid w:val="009C699D"/>
    <w:rsid w:val="009D143A"/>
    <w:rsid w:val="009D5F4D"/>
    <w:rsid w:val="009E111E"/>
    <w:rsid w:val="009F10A6"/>
    <w:rsid w:val="009F4157"/>
    <w:rsid w:val="009F4A66"/>
    <w:rsid w:val="00A123F4"/>
    <w:rsid w:val="00A15A1E"/>
    <w:rsid w:val="00A15EC0"/>
    <w:rsid w:val="00A32837"/>
    <w:rsid w:val="00A33D07"/>
    <w:rsid w:val="00A50ECB"/>
    <w:rsid w:val="00A51912"/>
    <w:rsid w:val="00A54E33"/>
    <w:rsid w:val="00A709E6"/>
    <w:rsid w:val="00A7712C"/>
    <w:rsid w:val="00A77B54"/>
    <w:rsid w:val="00A8163C"/>
    <w:rsid w:val="00A83580"/>
    <w:rsid w:val="00A859F5"/>
    <w:rsid w:val="00A9297C"/>
    <w:rsid w:val="00AA12F2"/>
    <w:rsid w:val="00AA1FB8"/>
    <w:rsid w:val="00AA6737"/>
    <w:rsid w:val="00AB701A"/>
    <w:rsid w:val="00AB779B"/>
    <w:rsid w:val="00AC2A87"/>
    <w:rsid w:val="00AC43EC"/>
    <w:rsid w:val="00AC7E32"/>
    <w:rsid w:val="00AD088D"/>
    <w:rsid w:val="00AD188A"/>
    <w:rsid w:val="00AD1A25"/>
    <w:rsid w:val="00AD5EEF"/>
    <w:rsid w:val="00AD5FB5"/>
    <w:rsid w:val="00AE1FE0"/>
    <w:rsid w:val="00AE2A9B"/>
    <w:rsid w:val="00AE62B7"/>
    <w:rsid w:val="00AF13ED"/>
    <w:rsid w:val="00AF4DE9"/>
    <w:rsid w:val="00B06CE1"/>
    <w:rsid w:val="00B070BF"/>
    <w:rsid w:val="00B16461"/>
    <w:rsid w:val="00B16D26"/>
    <w:rsid w:val="00B21ECB"/>
    <w:rsid w:val="00B2622B"/>
    <w:rsid w:val="00B27CA6"/>
    <w:rsid w:val="00B301E2"/>
    <w:rsid w:val="00B37818"/>
    <w:rsid w:val="00B4317B"/>
    <w:rsid w:val="00B46435"/>
    <w:rsid w:val="00B516E6"/>
    <w:rsid w:val="00B528F3"/>
    <w:rsid w:val="00B55EC6"/>
    <w:rsid w:val="00B74627"/>
    <w:rsid w:val="00B808F7"/>
    <w:rsid w:val="00BA3F38"/>
    <w:rsid w:val="00BA6870"/>
    <w:rsid w:val="00BB0260"/>
    <w:rsid w:val="00BB45D4"/>
    <w:rsid w:val="00BC414E"/>
    <w:rsid w:val="00BC7534"/>
    <w:rsid w:val="00BD13EC"/>
    <w:rsid w:val="00BD488A"/>
    <w:rsid w:val="00BD6BFB"/>
    <w:rsid w:val="00BD7400"/>
    <w:rsid w:val="00BE3BC8"/>
    <w:rsid w:val="00BE4770"/>
    <w:rsid w:val="00BE7BBE"/>
    <w:rsid w:val="00BF6CF6"/>
    <w:rsid w:val="00C12602"/>
    <w:rsid w:val="00C12D26"/>
    <w:rsid w:val="00C1553F"/>
    <w:rsid w:val="00C16C67"/>
    <w:rsid w:val="00C2751C"/>
    <w:rsid w:val="00C57140"/>
    <w:rsid w:val="00C6611D"/>
    <w:rsid w:val="00C73481"/>
    <w:rsid w:val="00C760E2"/>
    <w:rsid w:val="00C81E9B"/>
    <w:rsid w:val="00C8434F"/>
    <w:rsid w:val="00C85912"/>
    <w:rsid w:val="00C87C85"/>
    <w:rsid w:val="00C910A1"/>
    <w:rsid w:val="00CB21F3"/>
    <w:rsid w:val="00CB463A"/>
    <w:rsid w:val="00CC40EB"/>
    <w:rsid w:val="00CC5766"/>
    <w:rsid w:val="00CD1D50"/>
    <w:rsid w:val="00CD3427"/>
    <w:rsid w:val="00CE0652"/>
    <w:rsid w:val="00CE7111"/>
    <w:rsid w:val="00CF0984"/>
    <w:rsid w:val="00CF5E15"/>
    <w:rsid w:val="00D03791"/>
    <w:rsid w:val="00D36DDA"/>
    <w:rsid w:val="00D40986"/>
    <w:rsid w:val="00D43A4E"/>
    <w:rsid w:val="00D47425"/>
    <w:rsid w:val="00D62132"/>
    <w:rsid w:val="00D632BD"/>
    <w:rsid w:val="00D73C76"/>
    <w:rsid w:val="00D81D89"/>
    <w:rsid w:val="00D87706"/>
    <w:rsid w:val="00D910E2"/>
    <w:rsid w:val="00D91401"/>
    <w:rsid w:val="00D9340E"/>
    <w:rsid w:val="00D934DC"/>
    <w:rsid w:val="00D95452"/>
    <w:rsid w:val="00D97C9E"/>
    <w:rsid w:val="00DA0621"/>
    <w:rsid w:val="00DA49A0"/>
    <w:rsid w:val="00DA5255"/>
    <w:rsid w:val="00DA723B"/>
    <w:rsid w:val="00DB462D"/>
    <w:rsid w:val="00DB5787"/>
    <w:rsid w:val="00DC26D8"/>
    <w:rsid w:val="00DC4AC3"/>
    <w:rsid w:val="00DD1E28"/>
    <w:rsid w:val="00DD5CB1"/>
    <w:rsid w:val="00DE0188"/>
    <w:rsid w:val="00DE4443"/>
    <w:rsid w:val="00E075A1"/>
    <w:rsid w:val="00E2668B"/>
    <w:rsid w:val="00E3540A"/>
    <w:rsid w:val="00E36DE4"/>
    <w:rsid w:val="00E41710"/>
    <w:rsid w:val="00E5447F"/>
    <w:rsid w:val="00E60F45"/>
    <w:rsid w:val="00E62B5D"/>
    <w:rsid w:val="00E66CAC"/>
    <w:rsid w:val="00E877BB"/>
    <w:rsid w:val="00E9622B"/>
    <w:rsid w:val="00E96A56"/>
    <w:rsid w:val="00EA6572"/>
    <w:rsid w:val="00EB3D2F"/>
    <w:rsid w:val="00EB69AF"/>
    <w:rsid w:val="00EC21A5"/>
    <w:rsid w:val="00EC23EB"/>
    <w:rsid w:val="00EC4EA7"/>
    <w:rsid w:val="00EC6C57"/>
    <w:rsid w:val="00EC7964"/>
    <w:rsid w:val="00EE1147"/>
    <w:rsid w:val="00EE3E92"/>
    <w:rsid w:val="00EE7480"/>
    <w:rsid w:val="00EF5587"/>
    <w:rsid w:val="00F00DB9"/>
    <w:rsid w:val="00F06481"/>
    <w:rsid w:val="00F14AFE"/>
    <w:rsid w:val="00F15093"/>
    <w:rsid w:val="00F15CF7"/>
    <w:rsid w:val="00F214EF"/>
    <w:rsid w:val="00F21A5D"/>
    <w:rsid w:val="00F2252A"/>
    <w:rsid w:val="00F3047F"/>
    <w:rsid w:val="00F35275"/>
    <w:rsid w:val="00F45060"/>
    <w:rsid w:val="00F5014C"/>
    <w:rsid w:val="00F60E9F"/>
    <w:rsid w:val="00F7141D"/>
    <w:rsid w:val="00F812FC"/>
    <w:rsid w:val="00F905F6"/>
    <w:rsid w:val="00F90896"/>
    <w:rsid w:val="00FA3A06"/>
    <w:rsid w:val="00FA722A"/>
    <w:rsid w:val="00FC0102"/>
    <w:rsid w:val="00FC232A"/>
    <w:rsid w:val="00FE1204"/>
    <w:rsid w:val="00FE304D"/>
    <w:rsid w:val="00FE5676"/>
    <w:rsid w:val="00FE6EB4"/>
    <w:rsid w:val="00FF78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95480F3"/>
  <w15:chartTrackingRefBased/>
  <w15:docId w15:val="{8DC6473B-8776-48B7-A6E8-D273690C83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7568"/>
    <w:pPr>
      <w:ind w:left="720"/>
      <w:contextualSpacing/>
    </w:pPr>
  </w:style>
  <w:style w:type="paragraph" w:styleId="NoSpacing">
    <w:name w:val="No Spacing"/>
    <w:qFormat/>
    <w:rsid w:val="00510DD2"/>
    <w:pPr>
      <w:spacing w:after="0" w:line="240" w:lineRule="auto"/>
    </w:pPr>
    <w:rPr>
      <w:rFonts w:ascii="Calibri" w:eastAsia="Calibri" w:hAnsi="Calibri" w:cs="Times New Roman"/>
    </w:rPr>
  </w:style>
  <w:style w:type="character" w:styleId="Hyperlink">
    <w:name w:val="Hyperlink"/>
    <w:basedOn w:val="DefaultParagraphFont"/>
    <w:uiPriority w:val="99"/>
    <w:unhideWhenUsed/>
    <w:rsid w:val="00327503"/>
    <w:rPr>
      <w:color w:val="0563C1" w:themeColor="hyperlink"/>
      <w:u w:val="single"/>
    </w:rPr>
  </w:style>
  <w:style w:type="character" w:styleId="UnresolvedMention">
    <w:name w:val="Unresolved Mention"/>
    <w:basedOn w:val="DefaultParagraphFont"/>
    <w:uiPriority w:val="99"/>
    <w:semiHidden/>
    <w:unhideWhenUsed/>
    <w:rsid w:val="00327503"/>
    <w:rPr>
      <w:color w:val="605E5C"/>
      <w:shd w:val="clear" w:color="auto" w:fill="E1DFDD"/>
    </w:rPr>
  </w:style>
  <w:style w:type="paragraph" w:styleId="NormalWeb">
    <w:name w:val="Normal (Web)"/>
    <w:basedOn w:val="Normal"/>
    <w:uiPriority w:val="99"/>
    <w:unhideWhenUsed/>
    <w:rsid w:val="001B03D8"/>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F15093"/>
    <w:pPr>
      <w:spacing w:after="0" w:line="480" w:lineRule="auto"/>
      <w:ind w:left="720" w:hanging="720"/>
    </w:pPr>
  </w:style>
  <w:style w:type="paragraph" w:styleId="Caption">
    <w:name w:val="caption"/>
    <w:basedOn w:val="Normal"/>
    <w:next w:val="Normal"/>
    <w:uiPriority w:val="35"/>
    <w:unhideWhenUsed/>
    <w:qFormat/>
    <w:rsid w:val="009C699D"/>
    <w:pPr>
      <w:spacing w:after="200" w:line="240" w:lineRule="auto"/>
    </w:pPr>
    <w:rPr>
      <w:i/>
      <w:iCs/>
      <w:color w:val="44546A" w:themeColor="text2"/>
      <w:sz w:val="18"/>
      <w:szCs w:val="18"/>
    </w:rPr>
  </w:style>
  <w:style w:type="paragraph" w:styleId="Header">
    <w:name w:val="header"/>
    <w:basedOn w:val="Normal"/>
    <w:link w:val="HeaderChar"/>
    <w:uiPriority w:val="99"/>
    <w:unhideWhenUsed/>
    <w:rsid w:val="00BA3F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A3F38"/>
  </w:style>
  <w:style w:type="paragraph" w:styleId="Footer">
    <w:name w:val="footer"/>
    <w:basedOn w:val="Normal"/>
    <w:link w:val="FooterChar"/>
    <w:uiPriority w:val="99"/>
    <w:unhideWhenUsed/>
    <w:rsid w:val="00BA3F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A3F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6164331">
      <w:bodyDiv w:val="1"/>
      <w:marLeft w:val="0"/>
      <w:marRight w:val="0"/>
      <w:marTop w:val="0"/>
      <w:marBottom w:val="0"/>
      <w:divBdr>
        <w:top w:val="none" w:sz="0" w:space="0" w:color="auto"/>
        <w:left w:val="none" w:sz="0" w:space="0" w:color="auto"/>
        <w:bottom w:val="none" w:sz="0" w:space="0" w:color="auto"/>
        <w:right w:val="none" w:sz="0" w:space="0" w:color="auto"/>
      </w:divBdr>
      <w:divsChild>
        <w:div w:id="251281750">
          <w:marLeft w:val="0"/>
          <w:marRight w:val="0"/>
          <w:marTop w:val="0"/>
          <w:marBottom w:val="0"/>
          <w:divBdr>
            <w:top w:val="none" w:sz="0" w:space="0" w:color="auto"/>
            <w:left w:val="none" w:sz="0" w:space="0" w:color="auto"/>
            <w:bottom w:val="none" w:sz="0" w:space="0" w:color="auto"/>
            <w:right w:val="none" w:sz="0" w:space="0" w:color="auto"/>
          </w:divBdr>
        </w:div>
      </w:divsChild>
    </w:div>
    <w:div w:id="487865246">
      <w:bodyDiv w:val="1"/>
      <w:marLeft w:val="0"/>
      <w:marRight w:val="0"/>
      <w:marTop w:val="0"/>
      <w:marBottom w:val="0"/>
      <w:divBdr>
        <w:top w:val="none" w:sz="0" w:space="0" w:color="auto"/>
        <w:left w:val="none" w:sz="0" w:space="0" w:color="auto"/>
        <w:bottom w:val="none" w:sz="0" w:space="0" w:color="auto"/>
        <w:right w:val="none" w:sz="0" w:space="0" w:color="auto"/>
      </w:divBdr>
      <w:divsChild>
        <w:div w:id="1810438497">
          <w:marLeft w:val="0"/>
          <w:marRight w:val="0"/>
          <w:marTop w:val="0"/>
          <w:marBottom w:val="0"/>
          <w:divBdr>
            <w:top w:val="none" w:sz="0" w:space="0" w:color="auto"/>
            <w:left w:val="none" w:sz="0" w:space="0" w:color="auto"/>
            <w:bottom w:val="none" w:sz="0" w:space="0" w:color="auto"/>
            <w:right w:val="none" w:sz="0" w:space="0" w:color="auto"/>
          </w:divBdr>
        </w:div>
      </w:divsChild>
    </w:div>
    <w:div w:id="541359008">
      <w:bodyDiv w:val="1"/>
      <w:marLeft w:val="0"/>
      <w:marRight w:val="0"/>
      <w:marTop w:val="0"/>
      <w:marBottom w:val="0"/>
      <w:divBdr>
        <w:top w:val="none" w:sz="0" w:space="0" w:color="auto"/>
        <w:left w:val="none" w:sz="0" w:space="0" w:color="auto"/>
        <w:bottom w:val="none" w:sz="0" w:space="0" w:color="auto"/>
        <w:right w:val="none" w:sz="0" w:space="0" w:color="auto"/>
      </w:divBdr>
      <w:divsChild>
        <w:div w:id="941842676">
          <w:marLeft w:val="0"/>
          <w:marRight w:val="0"/>
          <w:marTop w:val="0"/>
          <w:marBottom w:val="0"/>
          <w:divBdr>
            <w:top w:val="none" w:sz="0" w:space="0" w:color="auto"/>
            <w:left w:val="none" w:sz="0" w:space="0" w:color="auto"/>
            <w:bottom w:val="none" w:sz="0" w:space="0" w:color="auto"/>
            <w:right w:val="none" w:sz="0" w:space="0" w:color="auto"/>
          </w:divBdr>
        </w:div>
      </w:divsChild>
    </w:div>
    <w:div w:id="823811404">
      <w:bodyDiv w:val="1"/>
      <w:marLeft w:val="0"/>
      <w:marRight w:val="0"/>
      <w:marTop w:val="0"/>
      <w:marBottom w:val="0"/>
      <w:divBdr>
        <w:top w:val="none" w:sz="0" w:space="0" w:color="auto"/>
        <w:left w:val="none" w:sz="0" w:space="0" w:color="auto"/>
        <w:bottom w:val="none" w:sz="0" w:space="0" w:color="auto"/>
        <w:right w:val="none" w:sz="0" w:space="0" w:color="auto"/>
      </w:divBdr>
      <w:divsChild>
        <w:div w:id="95947211">
          <w:marLeft w:val="0"/>
          <w:marRight w:val="0"/>
          <w:marTop w:val="0"/>
          <w:marBottom w:val="0"/>
          <w:divBdr>
            <w:top w:val="none" w:sz="0" w:space="0" w:color="auto"/>
            <w:left w:val="none" w:sz="0" w:space="0" w:color="auto"/>
            <w:bottom w:val="none" w:sz="0" w:space="0" w:color="auto"/>
            <w:right w:val="none" w:sz="0" w:space="0" w:color="auto"/>
          </w:divBdr>
        </w:div>
      </w:divsChild>
    </w:div>
    <w:div w:id="1039746226">
      <w:bodyDiv w:val="1"/>
      <w:marLeft w:val="0"/>
      <w:marRight w:val="0"/>
      <w:marTop w:val="0"/>
      <w:marBottom w:val="0"/>
      <w:divBdr>
        <w:top w:val="none" w:sz="0" w:space="0" w:color="auto"/>
        <w:left w:val="none" w:sz="0" w:space="0" w:color="auto"/>
        <w:bottom w:val="none" w:sz="0" w:space="0" w:color="auto"/>
        <w:right w:val="none" w:sz="0" w:space="0" w:color="auto"/>
      </w:divBdr>
    </w:div>
    <w:div w:id="1180661532">
      <w:bodyDiv w:val="1"/>
      <w:marLeft w:val="0"/>
      <w:marRight w:val="0"/>
      <w:marTop w:val="0"/>
      <w:marBottom w:val="0"/>
      <w:divBdr>
        <w:top w:val="none" w:sz="0" w:space="0" w:color="auto"/>
        <w:left w:val="none" w:sz="0" w:space="0" w:color="auto"/>
        <w:bottom w:val="none" w:sz="0" w:space="0" w:color="auto"/>
        <w:right w:val="none" w:sz="0" w:space="0" w:color="auto"/>
      </w:divBdr>
      <w:divsChild>
        <w:div w:id="1745565361">
          <w:marLeft w:val="0"/>
          <w:marRight w:val="0"/>
          <w:marTop w:val="0"/>
          <w:marBottom w:val="0"/>
          <w:divBdr>
            <w:top w:val="none" w:sz="0" w:space="0" w:color="auto"/>
            <w:left w:val="none" w:sz="0" w:space="0" w:color="auto"/>
            <w:bottom w:val="none" w:sz="0" w:space="0" w:color="auto"/>
            <w:right w:val="none" w:sz="0" w:space="0" w:color="auto"/>
          </w:divBdr>
        </w:div>
      </w:divsChild>
    </w:div>
    <w:div w:id="1279336941">
      <w:bodyDiv w:val="1"/>
      <w:marLeft w:val="0"/>
      <w:marRight w:val="0"/>
      <w:marTop w:val="0"/>
      <w:marBottom w:val="0"/>
      <w:divBdr>
        <w:top w:val="none" w:sz="0" w:space="0" w:color="auto"/>
        <w:left w:val="none" w:sz="0" w:space="0" w:color="auto"/>
        <w:bottom w:val="none" w:sz="0" w:space="0" w:color="auto"/>
        <w:right w:val="none" w:sz="0" w:space="0" w:color="auto"/>
      </w:divBdr>
      <w:divsChild>
        <w:div w:id="216209278">
          <w:marLeft w:val="0"/>
          <w:marRight w:val="0"/>
          <w:marTop w:val="0"/>
          <w:marBottom w:val="0"/>
          <w:divBdr>
            <w:top w:val="none" w:sz="0" w:space="0" w:color="auto"/>
            <w:left w:val="none" w:sz="0" w:space="0" w:color="auto"/>
            <w:bottom w:val="none" w:sz="0" w:space="0" w:color="auto"/>
            <w:right w:val="none" w:sz="0" w:space="0" w:color="auto"/>
          </w:divBdr>
        </w:div>
      </w:divsChild>
    </w:div>
    <w:div w:id="1297560795">
      <w:bodyDiv w:val="1"/>
      <w:marLeft w:val="0"/>
      <w:marRight w:val="0"/>
      <w:marTop w:val="0"/>
      <w:marBottom w:val="0"/>
      <w:divBdr>
        <w:top w:val="none" w:sz="0" w:space="0" w:color="auto"/>
        <w:left w:val="none" w:sz="0" w:space="0" w:color="auto"/>
        <w:bottom w:val="none" w:sz="0" w:space="0" w:color="auto"/>
        <w:right w:val="none" w:sz="0" w:space="0" w:color="auto"/>
      </w:divBdr>
      <w:divsChild>
        <w:div w:id="651376969">
          <w:marLeft w:val="0"/>
          <w:marRight w:val="0"/>
          <w:marTop w:val="0"/>
          <w:marBottom w:val="0"/>
          <w:divBdr>
            <w:top w:val="none" w:sz="0" w:space="0" w:color="auto"/>
            <w:left w:val="none" w:sz="0" w:space="0" w:color="auto"/>
            <w:bottom w:val="none" w:sz="0" w:space="0" w:color="auto"/>
            <w:right w:val="none" w:sz="0" w:space="0" w:color="auto"/>
          </w:divBdr>
        </w:div>
      </w:divsChild>
    </w:div>
    <w:div w:id="1364790672">
      <w:bodyDiv w:val="1"/>
      <w:marLeft w:val="0"/>
      <w:marRight w:val="0"/>
      <w:marTop w:val="0"/>
      <w:marBottom w:val="0"/>
      <w:divBdr>
        <w:top w:val="none" w:sz="0" w:space="0" w:color="auto"/>
        <w:left w:val="none" w:sz="0" w:space="0" w:color="auto"/>
        <w:bottom w:val="none" w:sz="0" w:space="0" w:color="auto"/>
        <w:right w:val="none" w:sz="0" w:space="0" w:color="auto"/>
      </w:divBdr>
      <w:divsChild>
        <w:div w:id="730347302">
          <w:marLeft w:val="0"/>
          <w:marRight w:val="0"/>
          <w:marTop w:val="0"/>
          <w:marBottom w:val="0"/>
          <w:divBdr>
            <w:top w:val="none" w:sz="0" w:space="0" w:color="auto"/>
            <w:left w:val="none" w:sz="0" w:space="0" w:color="auto"/>
            <w:bottom w:val="none" w:sz="0" w:space="0" w:color="auto"/>
            <w:right w:val="none" w:sz="0" w:space="0" w:color="auto"/>
          </w:divBdr>
        </w:div>
      </w:divsChild>
    </w:div>
    <w:div w:id="1761101304">
      <w:bodyDiv w:val="1"/>
      <w:marLeft w:val="0"/>
      <w:marRight w:val="0"/>
      <w:marTop w:val="0"/>
      <w:marBottom w:val="0"/>
      <w:divBdr>
        <w:top w:val="none" w:sz="0" w:space="0" w:color="auto"/>
        <w:left w:val="none" w:sz="0" w:space="0" w:color="auto"/>
        <w:bottom w:val="none" w:sz="0" w:space="0" w:color="auto"/>
        <w:right w:val="none" w:sz="0" w:space="0" w:color="auto"/>
      </w:divBdr>
      <w:divsChild>
        <w:div w:id="456148883">
          <w:marLeft w:val="0"/>
          <w:marRight w:val="0"/>
          <w:marTop w:val="0"/>
          <w:marBottom w:val="0"/>
          <w:divBdr>
            <w:top w:val="none" w:sz="0" w:space="0" w:color="auto"/>
            <w:left w:val="none" w:sz="0" w:space="0" w:color="auto"/>
            <w:bottom w:val="none" w:sz="0" w:space="0" w:color="auto"/>
            <w:right w:val="none" w:sz="0" w:space="0" w:color="auto"/>
          </w:divBdr>
        </w:div>
      </w:divsChild>
    </w:div>
    <w:div w:id="1953511400">
      <w:bodyDiv w:val="1"/>
      <w:marLeft w:val="0"/>
      <w:marRight w:val="0"/>
      <w:marTop w:val="0"/>
      <w:marBottom w:val="0"/>
      <w:divBdr>
        <w:top w:val="none" w:sz="0" w:space="0" w:color="auto"/>
        <w:left w:val="none" w:sz="0" w:space="0" w:color="auto"/>
        <w:bottom w:val="none" w:sz="0" w:space="0" w:color="auto"/>
        <w:right w:val="none" w:sz="0" w:space="0" w:color="auto"/>
      </w:divBdr>
    </w:div>
    <w:div w:id="2017614421">
      <w:bodyDiv w:val="1"/>
      <w:marLeft w:val="0"/>
      <w:marRight w:val="0"/>
      <w:marTop w:val="0"/>
      <w:marBottom w:val="0"/>
      <w:divBdr>
        <w:top w:val="none" w:sz="0" w:space="0" w:color="auto"/>
        <w:left w:val="none" w:sz="0" w:space="0" w:color="auto"/>
        <w:bottom w:val="none" w:sz="0" w:space="0" w:color="auto"/>
        <w:right w:val="none" w:sz="0" w:space="0" w:color="auto"/>
      </w:divBdr>
      <w:divsChild>
        <w:div w:id="290745738">
          <w:marLeft w:val="0"/>
          <w:marRight w:val="0"/>
          <w:marTop w:val="0"/>
          <w:marBottom w:val="0"/>
          <w:divBdr>
            <w:top w:val="none" w:sz="0" w:space="0" w:color="auto"/>
            <w:left w:val="none" w:sz="0" w:space="0" w:color="auto"/>
            <w:bottom w:val="none" w:sz="0" w:space="0" w:color="auto"/>
            <w:right w:val="none" w:sz="0" w:space="0" w:color="auto"/>
          </w:divBdr>
        </w:div>
      </w:divsChild>
    </w:div>
    <w:div w:id="2127576568">
      <w:bodyDiv w:val="1"/>
      <w:marLeft w:val="0"/>
      <w:marRight w:val="0"/>
      <w:marTop w:val="0"/>
      <w:marBottom w:val="0"/>
      <w:divBdr>
        <w:top w:val="none" w:sz="0" w:space="0" w:color="auto"/>
        <w:left w:val="none" w:sz="0" w:space="0" w:color="auto"/>
        <w:bottom w:val="none" w:sz="0" w:space="0" w:color="auto"/>
        <w:right w:val="none" w:sz="0" w:space="0" w:color="auto"/>
      </w:divBdr>
      <w:divsChild>
        <w:div w:id="18348786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48</TotalTime>
  <Pages>17</Pages>
  <Words>20837</Words>
  <Characters>118776</Characters>
  <Application>Microsoft Office Word</Application>
  <DocSecurity>0</DocSecurity>
  <Lines>989</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221263@outlook.com</dc:creator>
  <cp:keywords/>
  <dc:description/>
  <cp:lastModifiedBy>SDI 1084</cp:lastModifiedBy>
  <cp:revision>393</cp:revision>
  <dcterms:created xsi:type="dcterms:W3CDTF">2025-05-11T06:04:00Z</dcterms:created>
  <dcterms:modified xsi:type="dcterms:W3CDTF">2025-05-17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z87R12t"/&gt;&lt;style id="http://www.zotero.org/styles/apa" locale="en-US"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